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E014ACF" w:rsidR="002D022C" w:rsidRPr="000E1A9C" w:rsidRDefault="000A017A" w:rsidP="002D022C">
      <w:pPr>
        <w:jc w:val="center"/>
      </w:pPr>
      <w:r>
        <w:rPr>
          <w:b/>
        </w:rPr>
        <w:t xml:space="preserve"> </w:t>
      </w:r>
      <w:r w:rsidR="002D022C" w:rsidRPr="000E1A9C">
        <w:rPr>
          <w:b/>
        </w:rPr>
        <w:t>Master's thesis</w:t>
      </w:r>
      <w:r w:rsidR="002D022C"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6643EF81" w:rsidR="002D022C" w:rsidRPr="000E1A9C" w:rsidRDefault="00090FEF" w:rsidP="002D022C">
      <w:pPr>
        <w:pStyle w:val="Titel1"/>
        <w:jc w:val="center"/>
        <w:rPr>
          <w:lang w:val="en-US"/>
        </w:rPr>
      </w:pPr>
      <w:r w:rsidRPr="000E1A9C">
        <w:rPr>
          <w:lang w:val="en-US"/>
        </w:rPr>
        <w:t xml:space="preserve">Preferences and </w:t>
      </w:r>
      <w:r w:rsidR="00B946D4" w:rsidRPr="000E1A9C">
        <w:rPr>
          <w:lang w:val="en-US"/>
        </w:rPr>
        <w:t>i</w:t>
      </w:r>
      <w:r w:rsidRPr="000E1A9C">
        <w:rPr>
          <w:lang w:val="en-US"/>
        </w:rPr>
        <w:t xml:space="preserve">nferences of </w:t>
      </w:r>
      <w:r w:rsidR="00B946D4" w:rsidRPr="000E1A9C">
        <w:rPr>
          <w:lang w:val="en-US"/>
        </w:rPr>
        <w:t>p</w:t>
      </w:r>
      <w:r w:rsidRPr="000E1A9C">
        <w:rPr>
          <w:lang w:val="en-US"/>
        </w:rPr>
        <w:t xml:space="preserve">ersonality </w:t>
      </w:r>
      <w:r w:rsidR="00B946D4" w:rsidRPr="000E1A9C">
        <w:rPr>
          <w:lang w:val="en-US"/>
        </w:rPr>
        <w:t>t</w:t>
      </w:r>
      <w:r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1A756753" w14:textId="5D07353E" w:rsidR="002D022C" w:rsidRPr="000E1A9C" w:rsidRDefault="002D022C" w:rsidP="002D022C">
      <w:pPr>
        <w:jc w:val="cente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994365">
        <w:rPr>
          <w:noProof/>
        </w:rPr>
        <w:t>10/3/2021</w:t>
      </w:r>
      <w:r w:rsidR="00723CD9" w:rsidRPr="000E1A9C">
        <w:fldChar w:fldCharType="end"/>
      </w:r>
    </w:p>
    <w:p w14:paraId="010F11FB" w14:textId="77777777" w:rsidR="00B12C85" w:rsidRPr="000E1A9C" w:rsidRDefault="00B12C85" w:rsidP="002050A4">
      <w:pPr>
        <w:pStyle w:val="Alias"/>
      </w:pPr>
      <w:bookmarkStart w:id="0" w:name="_Toc73444231"/>
      <w:bookmarkStart w:id="1" w:name="_Toc73461009"/>
      <w:bookmarkStart w:id="2" w:name="_Toc73461153"/>
      <w:bookmarkStart w:id="3" w:name="_Toc73461183"/>
      <w:bookmarkStart w:id="4" w:name="_Toc73461217"/>
      <w:bookmarkStart w:id="5" w:name="_Toc73461232"/>
    </w:p>
    <w:p w14:paraId="67ED2611" w14:textId="7B121DD3" w:rsidR="002050A4" w:rsidRPr="000E1A9C" w:rsidRDefault="00D0456D" w:rsidP="002050A4">
      <w:pPr>
        <w:pStyle w:val="Alias"/>
        <w:rPr>
          <w:rFonts w:ascii="Linux Libertine O" w:hAnsi="Linux Libertine O" w:cstheme="minorHAnsi"/>
          <w:szCs w:val="24"/>
        </w:rPr>
      </w:pPr>
      <w:r w:rsidRPr="000E1A9C">
        <w:lastRenderedPageBreak/>
        <w:t>Table of C</w:t>
      </w:r>
      <w:r w:rsidR="00754B80" w:rsidRPr="000E1A9C">
        <w:t>ontent</w:t>
      </w:r>
      <w:bookmarkEnd w:id="0"/>
      <w:bookmarkEnd w:id="1"/>
      <w:bookmarkEnd w:id="2"/>
      <w:bookmarkEnd w:id="3"/>
      <w:bookmarkEnd w:id="4"/>
      <w:bookmarkEnd w:id="5"/>
      <w:r w:rsidRPr="000E1A9C">
        <w:t>s</w:t>
      </w:r>
    </w:p>
    <w:sdt>
      <w:sdtPr>
        <w:rPr>
          <w:rFonts w:asciiTheme="minorHAnsi" w:eastAsia="Linux Libertine O" w:hAnsiTheme="minorHAnsi" w:cs="Linux Libertine O"/>
          <w:color w:val="auto"/>
          <w:kern w:val="3"/>
          <w:sz w:val="24"/>
          <w:szCs w:val="24"/>
          <w:lang w:val="en-US" w:eastAsia="zh-CN" w:bidi="hi-IN"/>
        </w:rPr>
        <w:id w:val="-179126150"/>
        <w:docPartObj>
          <w:docPartGallery w:val="Table of Contents"/>
          <w:docPartUnique/>
        </w:docPartObj>
      </w:sdtPr>
      <w:sdtEndPr>
        <w:rPr>
          <w:rFonts w:ascii="Times New Roman" w:hAnsi="Times New Roman"/>
          <w:b/>
          <w:bCs/>
        </w:rPr>
      </w:sdtEndPr>
      <w:sdtContent>
        <w:p w14:paraId="4FFD66A9" w14:textId="060F5E89" w:rsidR="006E172F" w:rsidRPr="000E1A9C" w:rsidRDefault="006E172F">
          <w:pPr>
            <w:pStyle w:val="Inhaltsverzeichnisberschrift"/>
            <w:rPr>
              <w:lang w:val="en-US"/>
            </w:rPr>
          </w:pPr>
        </w:p>
        <w:p w14:paraId="6F64717D" w14:textId="6D9B460A" w:rsidR="009318C8" w:rsidRPr="000E1A9C" w:rsidRDefault="006E172F">
          <w:pPr>
            <w:pStyle w:val="Verzeichnis1"/>
            <w:rPr>
              <w:rFonts w:eastAsiaTheme="minorEastAsia" w:cstheme="minorBidi"/>
              <w:noProof/>
              <w:kern w:val="0"/>
              <w:sz w:val="22"/>
              <w:szCs w:val="22"/>
              <w:lang w:eastAsia="de-CH" w:bidi="ar-SA"/>
            </w:rPr>
          </w:pPr>
          <w:r w:rsidRPr="000E1A9C">
            <w:fldChar w:fldCharType="begin"/>
          </w:r>
          <w:r w:rsidRPr="000E1A9C">
            <w:instrText xml:space="preserve"> TOC \o "1-3" \h \z \u </w:instrText>
          </w:r>
          <w:r w:rsidRPr="000E1A9C">
            <w:fldChar w:fldCharType="separate"/>
          </w:r>
          <w:hyperlink w:anchor="_Toc73605375" w:history="1">
            <w:r w:rsidR="009318C8" w:rsidRPr="000E1A9C">
              <w:rPr>
                <w:rStyle w:val="Hyperlink"/>
                <w:noProof/>
              </w:rPr>
              <w:t>Abstract</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5 \h </w:instrText>
            </w:r>
            <w:r w:rsidR="009318C8" w:rsidRPr="000E1A9C">
              <w:rPr>
                <w:noProof/>
                <w:webHidden/>
              </w:rPr>
            </w:r>
            <w:r w:rsidR="009318C8" w:rsidRPr="000E1A9C">
              <w:rPr>
                <w:noProof/>
                <w:webHidden/>
              </w:rPr>
              <w:fldChar w:fldCharType="separate"/>
            </w:r>
            <w:r w:rsidR="00754463">
              <w:rPr>
                <w:noProof/>
                <w:webHidden/>
              </w:rPr>
              <w:t>3</w:t>
            </w:r>
            <w:r w:rsidR="009318C8" w:rsidRPr="000E1A9C">
              <w:rPr>
                <w:noProof/>
                <w:webHidden/>
              </w:rPr>
              <w:fldChar w:fldCharType="end"/>
            </w:r>
          </w:hyperlink>
        </w:p>
        <w:p w14:paraId="7B62CAB5" w14:textId="046FA3FB" w:rsidR="009318C8" w:rsidRPr="000E1A9C" w:rsidRDefault="00582E7A">
          <w:pPr>
            <w:pStyle w:val="Verzeichnis1"/>
            <w:rPr>
              <w:rFonts w:eastAsiaTheme="minorEastAsia" w:cstheme="minorBidi"/>
              <w:noProof/>
              <w:kern w:val="0"/>
              <w:sz w:val="22"/>
              <w:szCs w:val="22"/>
              <w:lang w:eastAsia="de-CH" w:bidi="ar-SA"/>
            </w:rPr>
          </w:pPr>
          <w:hyperlink w:anchor="_Toc73605376" w:history="1">
            <w:r w:rsidR="009318C8" w:rsidRPr="000E1A9C">
              <w:rPr>
                <w:rStyle w:val="Hyperlink"/>
                <w:noProof/>
              </w:rPr>
              <w:t>Keyword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6 \h </w:instrText>
            </w:r>
            <w:r w:rsidR="009318C8" w:rsidRPr="000E1A9C">
              <w:rPr>
                <w:noProof/>
                <w:webHidden/>
              </w:rPr>
            </w:r>
            <w:r w:rsidR="009318C8" w:rsidRPr="000E1A9C">
              <w:rPr>
                <w:noProof/>
                <w:webHidden/>
              </w:rPr>
              <w:fldChar w:fldCharType="separate"/>
            </w:r>
            <w:r w:rsidR="00754463">
              <w:rPr>
                <w:noProof/>
                <w:webHidden/>
              </w:rPr>
              <w:t>3</w:t>
            </w:r>
            <w:r w:rsidR="009318C8" w:rsidRPr="000E1A9C">
              <w:rPr>
                <w:noProof/>
                <w:webHidden/>
              </w:rPr>
              <w:fldChar w:fldCharType="end"/>
            </w:r>
          </w:hyperlink>
        </w:p>
        <w:p w14:paraId="18077D2A" w14:textId="017EBE51" w:rsidR="009318C8" w:rsidRPr="000E1A9C" w:rsidRDefault="00582E7A">
          <w:pPr>
            <w:pStyle w:val="Verzeichnis1"/>
            <w:rPr>
              <w:rFonts w:eastAsiaTheme="minorEastAsia" w:cstheme="minorBidi"/>
              <w:noProof/>
              <w:kern w:val="0"/>
              <w:sz w:val="22"/>
              <w:szCs w:val="22"/>
              <w:lang w:eastAsia="de-CH" w:bidi="ar-SA"/>
            </w:rPr>
          </w:pPr>
          <w:hyperlink w:anchor="_Toc73605377" w:history="1">
            <w:r w:rsidR="009318C8" w:rsidRPr="000E1A9C">
              <w:rPr>
                <w:rStyle w:val="Hyperlink"/>
                <w:noProof/>
              </w:rPr>
              <w:t>1. Introduction</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7 \h </w:instrText>
            </w:r>
            <w:r w:rsidR="009318C8" w:rsidRPr="000E1A9C">
              <w:rPr>
                <w:noProof/>
                <w:webHidden/>
              </w:rPr>
            </w:r>
            <w:r w:rsidR="009318C8" w:rsidRPr="000E1A9C">
              <w:rPr>
                <w:noProof/>
                <w:webHidden/>
              </w:rPr>
              <w:fldChar w:fldCharType="separate"/>
            </w:r>
            <w:r w:rsidR="00754463">
              <w:rPr>
                <w:noProof/>
                <w:webHidden/>
              </w:rPr>
              <w:t>4</w:t>
            </w:r>
            <w:r w:rsidR="009318C8" w:rsidRPr="000E1A9C">
              <w:rPr>
                <w:noProof/>
                <w:webHidden/>
              </w:rPr>
              <w:fldChar w:fldCharType="end"/>
            </w:r>
          </w:hyperlink>
        </w:p>
        <w:p w14:paraId="72596E06" w14:textId="5AB33560" w:rsidR="009318C8" w:rsidRPr="000E1A9C" w:rsidRDefault="00582E7A">
          <w:pPr>
            <w:pStyle w:val="Verzeichnis2"/>
            <w:tabs>
              <w:tab w:val="right" w:leader="dot" w:pos="9396"/>
            </w:tabs>
            <w:rPr>
              <w:rFonts w:eastAsiaTheme="minorEastAsia" w:cstheme="minorBidi"/>
              <w:noProof/>
              <w:kern w:val="0"/>
              <w:sz w:val="22"/>
              <w:szCs w:val="22"/>
              <w:lang w:eastAsia="de-CH" w:bidi="ar-SA"/>
            </w:rPr>
          </w:pPr>
          <w:hyperlink w:anchor="_Toc73605378" w:history="1">
            <w:r w:rsidR="009318C8" w:rsidRPr="000E1A9C">
              <w:rPr>
                <w:rStyle w:val="Hyperlink"/>
                <w:noProof/>
              </w:rPr>
              <w:t>1.1. Theory</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78 \h </w:instrText>
            </w:r>
            <w:r w:rsidR="009318C8" w:rsidRPr="000E1A9C">
              <w:rPr>
                <w:noProof/>
                <w:webHidden/>
              </w:rPr>
            </w:r>
            <w:r w:rsidR="009318C8" w:rsidRPr="000E1A9C">
              <w:rPr>
                <w:noProof/>
                <w:webHidden/>
              </w:rPr>
              <w:fldChar w:fldCharType="separate"/>
            </w:r>
            <w:r w:rsidR="00754463">
              <w:rPr>
                <w:noProof/>
                <w:webHidden/>
              </w:rPr>
              <w:t>4</w:t>
            </w:r>
            <w:r w:rsidR="009318C8" w:rsidRPr="000E1A9C">
              <w:rPr>
                <w:noProof/>
                <w:webHidden/>
              </w:rPr>
              <w:fldChar w:fldCharType="end"/>
            </w:r>
          </w:hyperlink>
        </w:p>
        <w:p w14:paraId="6BDEDE1A" w14:textId="5529E364" w:rsidR="009318C8" w:rsidRPr="000E1A9C" w:rsidRDefault="00582E7A">
          <w:pPr>
            <w:pStyle w:val="Verzeichnis3"/>
            <w:tabs>
              <w:tab w:val="right" w:leader="dot" w:pos="9396"/>
            </w:tabs>
            <w:rPr>
              <w:rFonts w:eastAsiaTheme="minorEastAsia" w:cstheme="minorBidi"/>
              <w:noProof/>
              <w:kern w:val="0"/>
              <w:sz w:val="22"/>
              <w:szCs w:val="22"/>
              <w:lang w:eastAsia="de-CH" w:bidi="ar-SA"/>
            </w:rPr>
          </w:pPr>
          <w:hyperlink w:anchor="_Toc73605379" w:history="1">
            <w:r w:rsidR="009318C8" w:rsidRPr="000E1A9C">
              <w:rPr>
                <w:rStyle w:val="Hyperlink"/>
                <w:noProof/>
              </w:rPr>
              <w:t>1.1.1. Perceptional differences in ostracized individuals</w:t>
            </w:r>
            <w:r w:rsidR="009318C8" w:rsidRPr="000E1A9C">
              <w:rPr>
                <w:noProof/>
                <w:webHidden/>
              </w:rPr>
              <w:tab/>
            </w:r>
            <w:r w:rsidR="00754463">
              <w:rPr>
                <w:noProof/>
                <w:webHidden/>
              </w:rPr>
              <w:t>5</w:t>
            </w:r>
          </w:hyperlink>
        </w:p>
        <w:p w14:paraId="5FFB8A72" w14:textId="4E3C7DFB" w:rsidR="009318C8" w:rsidRPr="000E1A9C" w:rsidRDefault="00582E7A">
          <w:pPr>
            <w:pStyle w:val="Verzeichnis3"/>
            <w:tabs>
              <w:tab w:val="right" w:leader="dot" w:pos="9396"/>
            </w:tabs>
            <w:rPr>
              <w:rFonts w:eastAsiaTheme="minorEastAsia" w:cstheme="minorBidi"/>
              <w:noProof/>
              <w:kern w:val="0"/>
              <w:sz w:val="22"/>
              <w:szCs w:val="22"/>
              <w:lang w:eastAsia="de-CH" w:bidi="ar-SA"/>
            </w:rPr>
          </w:pPr>
          <w:hyperlink w:anchor="_Toc73605380" w:history="1">
            <w:r w:rsidR="009318C8" w:rsidRPr="000E1A9C">
              <w:rPr>
                <w:rStyle w:val="Hyperlink"/>
                <w:noProof/>
              </w:rPr>
              <w:t>1.1.2. Ostracism and facially communicated personality trait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0 \h </w:instrText>
            </w:r>
            <w:r w:rsidR="009318C8" w:rsidRPr="000E1A9C">
              <w:rPr>
                <w:noProof/>
                <w:webHidden/>
              </w:rPr>
            </w:r>
            <w:r w:rsidR="009318C8" w:rsidRPr="000E1A9C">
              <w:rPr>
                <w:noProof/>
                <w:webHidden/>
              </w:rPr>
              <w:fldChar w:fldCharType="separate"/>
            </w:r>
            <w:r w:rsidR="00754463">
              <w:rPr>
                <w:noProof/>
                <w:webHidden/>
              </w:rPr>
              <w:t>6</w:t>
            </w:r>
            <w:r w:rsidR="009318C8" w:rsidRPr="000E1A9C">
              <w:rPr>
                <w:noProof/>
                <w:webHidden/>
              </w:rPr>
              <w:fldChar w:fldCharType="end"/>
            </w:r>
          </w:hyperlink>
        </w:p>
        <w:p w14:paraId="4FFB331F" w14:textId="1A419FA1" w:rsidR="009318C8" w:rsidRPr="000E1A9C" w:rsidRDefault="00582E7A">
          <w:pPr>
            <w:pStyle w:val="Verzeichnis3"/>
            <w:tabs>
              <w:tab w:val="right" w:leader="dot" w:pos="9396"/>
            </w:tabs>
            <w:rPr>
              <w:rFonts w:eastAsiaTheme="minorEastAsia" w:cstheme="minorBidi"/>
              <w:noProof/>
              <w:kern w:val="0"/>
              <w:sz w:val="22"/>
              <w:szCs w:val="22"/>
              <w:lang w:eastAsia="de-CH" w:bidi="ar-SA"/>
            </w:rPr>
          </w:pPr>
          <w:hyperlink w:anchor="_Toc73605381" w:history="1">
            <w:r w:rsidR="009318C8" w:rsidRPr="000E1A9C">
              <w:rPr>
                <w:rStyle w:val="Hyperlink"/>
                <w:noProof/>
              </w:rPr>
              <w:t>1.1.3. Basel Face Database</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1 \h </w:instrText>
            </w:r>
            <w:r w:rsidR="009318C8" w:rsidRPr="000E1A9C">
              <w:rPr>
                <w:noProof/>
                <w:webHidden/>
              </w:rPr>
            </w:r>
            <w:r w:rsidR="009318C8" w:rsidRPr="000E1A9C">
              <w:rPr>
                <w:noProof/>
                <w:webHidden/>
              </w:rPr>
              <w:fldChar w:fldCharType="separate"/>
            </w:r>
            <w:r w:rsidR="00754463">
              <w:rPr>
                <w:noProof/>
                <w:webHidden/>
              </w:rPr>
              <w:t>7</w:t>
            </w:r>
            <w:r w:rsidR="009318C8" w:rsidRPr="000E1A9C">
              <w:rPr>
                <w:noProof/>
                <w:webHidden/>
              </w:rPr>
              <w:fldChar w:fldCharType="end"/>
            </w:r>
          </w:hyperlink>
        </w:p>
        <w:p w14:paraId="72E501D4" w14:textId="55909F6E" w:rsidR="009318C8" w:rsidRPr="000E1A9C" w:rsidRDefault="00582E7A">
          <w:pPr>
            <w:pStyle w:val="Verzeichnis2"/>
            <w:tabs>
              <w:tab w:val="right" w:leader="dot" w:pos="9396"/>
            </w:tabs>
            <w:rPr>
              <w:rFonts w:eastAsiaTheme="minorEastAsia" w:cstheme="minorBidi"/>
              <w:noProof/>
              <w:kern w:val="0"/>
              <w:sz w:val="22"/>
              <w:szCs w:val="22"/>
              <w:lang w:eastAsia="de-CH" w:bidi="ar-SA"/>
            </w:rPr>
          </w:pPr>
          <w:hyperlink w:anchor="_Toc73605382" w:history="1">
            <w:r w:rsidR="009318C8" w:rsidRPr="000E1A9C">
              <w:rPr>
                <w:rStyle w:val="Hyperlink"/>
                <w:noProof/>
              </w:rPr>
              <w:t>1.2. Hypothese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2 \h </w:instrText>
            </w:r>
            <w:r w:rsidR="009318C8" w:rsidRPr="000E1A9C">
              <w:rPr>
                <w:noProof/>
                <w:webHidden/>
              </w:rPr>
            </w:r>
            <w:r w:rsidR="009318C8" w:rsidRPr="000E1A9C">
              <w:rPr>
                <w:noProof/>
                <w:webHidden/>
              </w:rPr>
              <w:fldChar w:fldCharType="separate"/>
            </w:r>
            <w:r w:rsidR="00754463">
              <w:rPr>
                <w:noProof/>
                <w:webHidden/>
              </w:rPr>
              <w:t>8</w:t>
            </w:r>
            <w:r w:rsidR="009318C8" w:rsidRPr="000E1A9C">
              <w:rPr>
                <w:noProof/>
                <w:webHidden/>
              </w:rPr>
              <w:fldChar w:fldCharType="end"/>
            </w:r>
          </w:hyperlink>
        </w:p>
        <w:p w14:paraId="56840C7D" w14:textId="13CDD7D6" w:rsidR="009318C8" w:rsidRPr="000E1A9C" w:rsidRDefault="00582E7A">
          <w:pPr>
            <w:pStyle w:val="Verzeichnis1"/>
            <w:rPr>
              <w:rFonts w:eastAsiaTheme="minorEastAsia" w:cstheme="minorBidi"/>
              <w:noProof/>
              <w:kern w:val="0"/>
              <w:sz w:val="22"/>
              <w:szCs w:val="22"/>
              <w:lang w:eastAsia="de-CH" w:bidi="ar-SA"/>
            </w:rPr>
          </w:pPr>
          <w:hyperlink w:anchor="_Toc73605383" w:history="1">
            <w:r w:rsidR="009318C8" w:rsidRPr="000E1A9C">
              <w:rPr>
                <w:rStyle w:val="Hyperlink"/>
                <w:rFonts w:cstheme="minorHAnsi"/>
                <w:noProof/>
              </w:rPr>
              <w:t>2. Method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3 \h </w:instrText>
            </w:r>
            <w:r w:rsidR="009318C8" w:rsidRPr="000E1A9C">
              <w:rPr>
                <w:noProof/>
                <w:webHidden/>
              </w:rPr>
            </w:r>
            <w:r w:rsidR="009318C8" w:rsidRPr="000E1A9C">
              <w:rPr>
                <w:noProof/>
                <w:webHidden/>
              </w:rPr>
              <w:fldChar w:fldCharType="separate"/>
            </w:r>
            <w:r w:rsidR="00754463">
              <w:rPr>
                <w:noProof/>
                <w:webHidden/>
              </w:rPr>
              <w:t>10</w:t>
            </w:r>
            <w:r w:rsidR="009318C8" w:rsidRPr="000E1A9C">
              <w:rPr>
                <w:noProof/>
                <w:webHidden/>
              </w:rPr>
              <w:fldChar w:fldCharType="end"/>
            </w:r>
          </w:hyperlink>
        </w:p>
        <w:p w14:paraId="22DFF599" w14:textId="71BD30CD" w:rsidR="009318C8" w:rsidRPr="000E1A9C" w:rsidRDefault="00582E7A">
          <w:pPr>
            <w:pStyle w:val="Verzeichnis2"/>
            <w:tabs>
              <w:tab w:val="right" w:leader="dot" w:pos="9396"/>
            </w:tabs>
            <w:rPr>
              <w:rFonts w:eastAsiaTheme="minorEastAsia" w:cstheme="minorBidi"/>
              <w:noProof/>
              <w:kern w:val="0"/>
              <w:sz w:val="22"/>
              <w:szCs w:val="22"/>
              <w:lang w:eastAsia="de-CH" w:bidi="ar-SA"/>
            </w:rPr>
          </w:pPr>
          <w:hyperlink w:anchor="_Toc73605384" w:history="1">
            <w:r w:rsidR="009318C8" w:rsidRPr="000E1A9C">
              <w:rPr>
                <w:rStyle w:val="Hyperlink"/>
                <w:noProof/>
              </w:rPr>
              <w:t>2.1. Participant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4 \h </w:instrText>
            </w:r>
            <w:r w:rsidR="009318C8" w:rsidRPr="000E1A9C">
              <w:rPr>
                <w:noProof/>
                <w:webHidden/>
              </w:rPr>
            </w:r>
            <w:r w:rsidR="009318C8" w:rsidRPr="000E1A9C">
              <w:rPr>
                <w:noProof/>
                <w:webHidden/>
              </w:rPr>
              <w:fldChar w:fldCharType="separate"/>
            </w:r>
            <w:r w:rsidR="00754463">
              <w:rPr>
                <w:noProof/>
                <w:webHidden/>
              </w:rPr>
              <w:t>10</w:t>
            </w:r>
            <w:r w:rsidR="009318C8" w:rsidRPr="000E1A9C">
              <w:rPr>
                <w:noProof/>
                <w:webHidden/>
              </w:rPr>
              <w:fldChar w:fldCharType="end"/>
            </w:r>
          </w:hyperlink>
        </w:p>
        <w:p w14:paraId="04DDAE6D" w14:textId="3569A849" w:rsidR="009318C8" w:rsidRPr="000E1A9C" w:rsidRDefault="00582E7A">
          <w:pPr>
            <w:pStyle w:val="Verzeichnis2"/>
            <w:tabs>
              <w:tab w:val="right" w:leader="dot" w:pos="9396"/>
            </w:tabs>
            <w:rPr>
              <w:rFonts w:eastAsiaTheme="minorEastAsia" w:cstheme="minorBidi"/>
              <w:noProof/>
              <w:kern w:val="0"/>
              <w:sz w:val="22"/>
              <w:szCs w:val="22"/>
              <w:lang w:eastAsia="de-CH" w:bidi="ar-SA"/>
            </w:rPr>
          </w:pPr>
          <w:hyperlink w:anchor="_Toc73605385" w:history="1">
            <w:r w:rsidR="009318C8" w:rsidRPr="000E1A9C">
              <w:rPr>
                <w:rStyle w:val="Hyperlink"/>
                <w:noProof/>
              </w:rPr>
              <w:t>2.2. Design and Procedure</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5 \h </w:instrText>
            </w:r>
            <w:r w:rsidR="009318C8" w:rsidRPr="000E1A9C">
              <w:rPr>
                <w:noProof/>
                <w:webHidden/>
              </w:rPr>
            </w:r>
            <w:r w:rsidR="009318C8" w:rsidRPr="000E1A9C">
              <w:rPr>
                <w:noProof/>
                <w:webHidden/>
              </w:rPr>
              <w:fldChar w:fldCharType="separate"/>
            </w:r>
            <w:r w:rsidR="00754463">
              <w:rPr>
                <w:noProof/>
                <w:webHidden/>
              </w:rPr>
              <w:t>10</w:t>
            </w:r>
            <w:r w:rsidR="009318C8" w:rsidRPr="000E1A9C">
              <w:rPr>
                <w:noProof/>
                <w:webHidden/>
              </w:rPr>
              <w:fldChar w:fldCharType="end"/>
            </w:r>
          </w:hyperlink>
        </w:p>
        <w:p w14:paraId="477935C8" w14:textId="7D2DF815" w:rsidR="009318C8" w:rsidRPr="000E1A9C" w:rsidRDefault="00582E7A">
          <w:pPr>
            <w:pStyle w:val="Verzeichnis2"/>
            <w:tabs>
              <w:tab w:val="right" w:leader="dot" w:pos="9396"/>
            </w:tabs>
            <w:rPr>
              <w:rFonts w:eastAsiaTheme="minorEastAsia" w:cstheme="minorBidi"/>
              <w:noProof/>
              <w:kern w:val="0"/>
              <w:sz w:val="22"/>
              <w:szCs w:val="22"/>
              <w:lang w:eastAsia="de-CH" w:bidi="ar-SA"/>
            </w:rPr>
          </w:pPr>
          <w:hyperlink w:anchor="_Toc73605386" w:history="1">
            <w:r w:rsidR="009318C8" w:rsidRPr="000E1A9C">
              <w:rPr>
                <w:rStyle w:val="Hyperlink"/>
                <w:noProof/>
              </w:rPr>
              <w:t>2.3. Statistical Analysi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6 \h </w:instrText>
            </w:r>
            <w:r w:rsidR="009318C8" w:rsidRPr="000E1A9C">
              <w:rPr>
                <w:noProof/>
                <w:webHidden/>
              </w:rPr>
            </w:r>
            <w:r w:rsidR="009318C8" w:rsidRPr="000E1A9C">
              <w:rPr>
                <w:noProof/>
                <w:webHidden/>
              </w:rPr>
              <w:fldChar w:fldCharType="separate"/>
            </w:r>
            <w:r w:rsidR="00754463">
              <w:rPr>
                <w:noProof/>
                <w:webHidden/>
              </w:rPr>
              <w:t>12</w:t>
            </w:r>
            <w:r w:rsidR="009318C8" w:rsidRPr="000E1A9C">
              <w:rPr>
                <w:noProof/>
                <w:webHidden/>
              </w:rPr>
              <w:fldChar w:fldCharType="end"/>
            </w:r>
          </w:hyperlink>
        </w:p>
        <w:p w14:paraId="10111D9D" w14:textId="6AA055DD" w:rsidR="009318C8" w:rsidRPr="000E1A9C" w:rsidRDefault="00582E7A">
          <w:pPr>
            <w:pStyle w:val="Verzeichnis1"/>
            <w:rPr>
              <w:rFonts w:eastAsiaTheme="minorEastAsia" w:cstheme="minorBidi"/>
              <w:noProof/>
              <w:kern w:val="0"/>
              <w:sz w:val="22"/>
              <w:szCs w:val="22"/>
              <w:lang w:eastAsia="de-CH" w:bidi="ar-SA"/>
            </w:rPr>
          </w:pPr>
          <w:hyperlink w:anchor="_Toc73605387" w:history="1">
            <w:r w:rsidR="009318C8" w:rsidRPr="000E1A9C">
              <w:rPr>
                <w:rStyle w:val="Hyperlink"/>
                <w:noProof/>
                <w:lang w:eastAsia="en-US"/>
              </w:rPr>
              <w:t>3. Results</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7 \h </w:instrText>
            </w:r>
            <w:r w:rsidR="009318C8" w:rsidRPr="000E1A9C">
              <w:rPr>
                <w:noProof/>
                <w:webHidden/>
              </w:rPr>
            </w:r>
            <w:r w:rsidR="009318C8" w:rsidRPr="000E1A9C">
              <w:rPr>
                <w:noProof/>
                <w:webHidden/>
              </w:rPr>
              <w:fldChar w:fldCharType="separate"/>
            </w:r>
            <w:r w:rsidR="00754463">
              <w:rPr>
                <w:noProof/>
                <w:webHidden/>
              </w:rPr>
              <w:t>13</w:t>
            </w:r>
            <w:r w:rsidR="009318C8" w:rsidRPr="000E1A9C">
              <w:rPr>
                <w:noProof/>
                <w:webHidden/>
              </w:rPr>
              <w:fldChar w:fldCharType="end"/>
            </w:r>
          </w:hyperlink>
        </w:p>
        <w:p w14:paraId="7BA9CF59" w14:textId="0DFB8D5A" w:rsidR="009318C8" w:rsidRPr="000E1A9C" w:rsidRDefault="00582E7A">
          <w:pPr>
            <w:pStyle w:val="Verzeichnis1"/>
            <w:rPr>
              <w:rFonts w:eastAsiaTheme="minorEastAsia" w:cstheme="minorBidi"/>
              <w:noProof/>
              <w:kern w:val="0"/>
              <w:sz w:val="22"/>
              <w:szCs w:val="22"/>
              <w:lang w:eastAsia="de-CH" w:bidi="ar-SA"/>
            </w:rPr>
          </w:pPr>
          <w:hyperlink w:anchor="_Toc73605388" w:history="1">
            <w:r w:rsidR="009318C8" w:rsidRPr="000E1A9C">
              <w:rPr>
                <w:rStyle w:val="Hyperlink"/>
                <w:noProof/>
                <w:lang w:eastAsia="en-US"/>
              </w:rPr>
              <w:t>4. Discussion</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8 \h </w:instrText>
            </w:r>
            <w:r w:rsidR="009318C8" w:rsidRPr="000E1A9C">
              <w:rPr>
                <w:noProof/>
                <w:webHidden/>
              </w:rPr>
            </w:r>
            <w:r w:rsidR="009318C8" w:rsidRPr="000E1A9C">
              <w:rPr>
                <w:noProof/>
                <w:webHidden/>
              </w:rPr>
              <w:fldChar w:fldCharType="separate"/>
            </w:r>
            <w:r w:rsidR="00754463">
              <w:rPr>
                <w:noProof/>
                <w:webHidden/>
              </w:rPr>
              <w:t>15</w:t>
            </w:r>
            <w:r w:rsidR="009318C8" w:rsidRPr="000E1A9C">
              <w:rPr>
                <w:noProof/>
                <w:webHidden/>
              </w:rPr>
              <w:fldChar w:fldCharType="end"/>
            </w:r>
          </w:hyperlink>
        </w:p>
        <w:p w14:paraId="3C8475D4" w14:textId="65B2371A" w:rsidR="009318C8" w:rsidRPr="000E1A9C" w:rsidRDefault="00582E7A">
          <w:pPr>
            <w:pStyle w:val="Verzeichnis1"/>
            <w:rPr>
              <w:rFonts w:eastAsiaTheme="minorEastAsia" w:cstheme="minorBidi"/>
              <w:noProof/>
              <w:kern w:val="0"/>
              <w:sz w:val="22"/>
              <w:szCs w:val="22"/>
              <w:lang w:eastAsia="de-CH" w:bidi="ar-SA"/>
            </w:rPr>
          </w:pPr>
          <w:hyperlink w:anchor="_Toc73605389" w:history="1">
            <w:r w:rsidR="009318C8" w:rsidRPr="000E1A9C">
              <w:rPr>
                <w:rStyle w:val="Hyperlink"/>
                <w:rFonts w:cstheme="minorHAnsi"/>
                <w:noProof/>
              </w:rPr>
              <w:t>Reference</w:t>
            </w:r>
            <w:r w:rsidR="009318C8" w:rsidRPr="000E1A9C">
              <w:rPr>
                <w:noProof/>
                <w:webHidden/>
              </w:rPr>
              <w:tab/>
            </w:r>
            <w:r w:rsidR="009318C8" w:rsidRPr="000E1A9C">
              <w:rPr>
                <w:noProof/>
                <w:webHidden/>
              </w:rPr>
              <w:fldChar w:fldCharType="begin"/>
            </w:r>
            <w:r w:rsidR="009318C8" w:rsidRPr="000E1A9C">
              <w:rPr>
                <w:noProof/>
                <w:webHidden/>
              </w:rPr>
              <w:instrText xml:space="preserve"> PAGEREF _Toc73605389 \h </w:instrText>
            </w:r>
            <w:r w:rsidR="009318C8" w:rsidRPr="000E1A9C">
              <w:rPr>
                <w:noProof/>
                <w:webHidden/>
              </w:rPr>
            </w:r>
            <w:r w:rsidR="009318C8" w:rsidRPr="000E1A9C">
              <w:rPr>
                <w:noProof/>
                <w:webHidden/>
              </w:rPr>
              <w:fldChar w:fldCharType="separate"/>
            </w:r>
            <w:r w:rsidR="00754463">
              <w:rPr>
                <w:noProof/>
                <w:webHidden/>
              </w:rPr>
              <w:t>21</w:t>
            </w:r>
            <w:r w:rsidR="009318C8" w:rsidRPr="000E1A9C">
              <w:rPr>
                <w:noProof/>
                <w:webHidden/>
              </w:rPr>
              <w:fldChar w:fldCharType="end"/>
            </w:r>
          </w:hyperlink>
        </w:p>
        <w:p w14:paraId="47584786" w14:textId="559F25A1" w:rsidR="006E172F" w:rsidRPr="000E1A9C" w:rsidRDefault="006E172F">
          <w:r w:rsidRPr="000E1A9C">
            <w:rPr>
              <w:b/>
              <w:bCs/>
            </w:rPr>
            <w:fldChar w:fldCharType="end"/>
          </w:r>
        </w:p>
      </w:sdtContent>
    </w:sdt>
    <w:p w14:paraId="3DA18257" w14:textId="644D0857" w:rsidR="002050A4" w:rsidRPr="000E1A9C" w:rsidRDefault="002050A4"/>
    <w:p w14:paraId="0E86D500" w14:textId="40BCD4B4" w:rsidR="002D022C" w:rsidRPr="000E1A9C" w:rsidRDefault="002D022C" w:rsidP="00692E0A">
      <w:pPr>
        <w:pStyle w:val="Alias"/>
      </w:pPr>
      <w:bookmarkStart w:id="6" w:name="_Toc73444232"/>
      <w:bookmarkStart w:id="7" w:name="_Toc73461010"/>
      <w:bookmarkStart w:id="8" w:name="_Toc73461154"/>
      <w:bookmarkStart w:id="9" w:name="_Toc73461184"/>
      <w:bookmarkStart w:id="10" w:name="_Toc73461218"/>
      <w:bookmarkStart w:id="11" w:name="_Toc73461233"/>
      <w:r w:rsidRPr="000E1A9C">
        <w:lastRenderedPageBreak/>
        <w:t>Acknowledgement</w:t>
      </w:r>
      <w:bookmarkEnd w:id="6"/>
      <w:bookmarkEnd w:id="7"/>
      <w:bookmarkEnd w:id="8"/>
      <w:bookmarkEnd w:id="9"/>
      <w:bookmarkEnd w:id="10"/>
      <w:bookmarkEnd w:id="11"/>
    </w:p>
    <w:p w14:paraId="65A62050" w14:textId="77777777" w:rsidR="002D022C" w:rsidRPr="000E1A9C" w:rsidRDefault="002D022C" w:rsidP="00692E0A">
      <w:pPr>
        <w:pStyle w:val="Alias"/>
      </w:pPr>
      <w:bookmarkStart w:id="12" w:name="_Toc73444233"/>
      <w:bookmarkStart w:id="13" w:name="_Toc73461011"/>
      <w:bookmarkStart w:id="14" w:name="_Toc73461155"/>
      <w:bookmarkStart w:id="15" w:name="_Toc73461185"/>
      <w:bookmarkStart w:id="16" w:name="_Toc73461219"/>
      <w:bookmarkStart w:id="17" w:name="_Toc73461234"/>
      <w:r w:rsidRPr="000E1A9C">
        <w:t>Declaration of scientific integrity</w:t>
      </w:r>
      <w:bookmarkEnd w:id="12"/>
      <w:bookmarkEnd w:id="13"/>
      <w:bookmarkEnd w:id="14"/>
      <w:bookmarkEnd w:id="15"/>
      <w:bookmarkEnd w:id="16"/>
      <w:bookmarkEnd w:id="17"/>
    </w:p>
    <w:p w14:paraId="3132898F" w14:textId="77777777" w:rsidR="002D022C" w:rsidRPr="000E1A9C" w:rsidRDefault="002D022C" w:rsidP="002D022C">
      <w:pPr>
        <w:rPr>
          <w:bCs/>
        </w:rPr>
      </w:pPr>
      <w:r w:rsidRPr="000E1A9C">
        <w:rPr>
          <w:bCs/>
        </w:rPr>
        <w:t xml:space="preserve">The author hereby declares that she/he has read and fully adhered the </w:t>
      </w:r>
      <w:hyperlink r:id="rId9" w:history="1">
        <w:r w:rsidRPr="000E1A9C">
          <w:rPr>
            <w:rStyle w:val="Hyperlink"/>
            <w:bCs/>
          </w:rPr>
          <w:t>Code for Good Practice in Research of the University of Basel</w:t>
        </w:r>
      </w:hyperlink>
      <w:r w:rsidRPr="000E1A9C">
        <w:rPr>
          <w:bCs/>
        </w:rPr>
        <w:t>.</w:t>
      </w:r>
    </w:p>
    <w:p w14:paraId="7AD40D62" w14:textId="77777777" w:rsidR="002D022C" w:rsidRPr="000E1A9C" w:rsidRDefault="002D022C" w:rsidP="002D022C">
      <w:pPr>
        <w:rPr>
          <w:bCs/>
        </w:rPr>
      </w:pP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E1A9C" w:rsidRDefault="002D022C">
      <w:pPr>
        <w:suppressAutoHyphens w:val="0"/>
        <w:autoSpaceDN/>
        <w:spacing w:after="160" w:line="259" w:lineRule="auto"/>
        <w:ind w:firstLine="0"/>
        <w:textAlignment w:val="auto"/>
        <w:rPr>
          <w:rFonts w:cstheme="minorHAnsi"/>
          <w:b/>
          <w:bCs/>
          <w:szCs w:val="28"/>
        </w:rPr>
      </w:pPr>
      <w:r w:rsidRPr="000E1A9C">
        <w:rPr>
          <w:rFonts w:cstheme="minorHAnsi"/>
        </w:rPr>
        <w:br w:type="page"/>
      </w:r>
    </w:p>
    <w:p w14:paraId="44A6C857" w14:textId="462E087B" w:rsidR="002D022C" w:rsidRPr="000E1A9C" w:rsidRDefault="002D022C" w:rsidP="002D022C">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73605375"/>
      <w:r w:rsidRPr="000E1A9C">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699C27BB" w14:textId="77777777" w:rsidR="00262003" w:rsidRPr="000E1A9C" w:rsidRDefault="00262003" w:rsidP="00262003">
      <w:pPr>
        <w:pStyle w:val="berschrift1"/>
      </w:pPr>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bookmarkStart w:id="41" w:name="_Toc73605376"/>
      <w:r w:rsidRPr="000E1A9C">
        <w:t>Keywords</w:t>
      </w:r>
      <w:bookmarkEnd w:id="30"/>
      <w:bookmarkEnd w:id="31"/>
      <w:bookmarkEnd w:id="32"/>
      <w:bookmarkEnd w:id="33"/>
      <w:bookmarkEnd w:id="34"/>
      <w:bookmarkEnd w:id="35"/>
      <w:bookmarkEnd w:id="36"/>
      <w:bookmarkEnd w:id="37"/>
      <w:bookmarkEnd w:id="38"/>
      <w:bookmarkEnd w:id="39"/>
      <w:bookmarkEnd w:id="40"/>
      <w:bookmarkEnd w:id="41"/>
    </w:p>
    <w:p w14:paraId="0BE4E7F0" w14:textId="77777777" w:rsidR="001C7EE4" w:rsidRDefault="001C7EE4" w:rsidP="001C7EE4">
      <w:pPr>
        <w:pStyle w:val="Textbody"/>
        <w:numPr>
          <w:ilvl w:val="0"/>
          <w:numId w:val="6"/>
        </w:numPr>
      </w:pPr>
      <w:r>
        <w:t>Personality</w:t>
      </w:r>
    </w:p>
    <w:p w14:paraId="4ADAF16E" w14:textId="0B1B1687" w:rsidR="001C7EE4" w:rsidRDefault="001C7EE4" w:rsidP="001C7EE4">
      <w:pPr>
        <w:pStyle w:val="Textbody"/>
        <w:numPr>
          <w:ilvl w:val="0"/>
          <w:numId w:val="6"/>
        </w:numPr>
      </w:pPr>
      <w:r>
        <w:t>Big Five</w:t>
      </w:r>
    </w:p>
    <w:p w14:paraId="33804CD0" w14:textId="39DBACEA" w:rsidR="001C7EE4" w:rsidRDefault="001C7EE4" w:rsidP="001C7EE4">
      <w:pPr>
        <w:pStyle w:val="Textbody"/>
        <w:numPr>
          <w:ilvl w:val="0"/>
          <w:numId w:val="6"/>
        </w:numPr>
      </w:pPr>
      <w:r>
        <w:t>Social exclusion</w:t>
      </w:r>
    </w:p>
    <w:p w14:paraId="123D48C6" w14:textId="08DE436D" w:rsidR="001C7EE4" w:rsidRDefault="001C7EE4" w:rsidP="001C7EE4">
      <w:pPr>
        <w:pStyle w:val="Textbody"/>
        <w:numPr>
          <w:ilvl w:val="0"/>
          <w:numId w:val="6"/>
        </w:numPr>
      </w:pPr>
      <w:r>
        <w:t>Ostracism</w:t>
      </w:r>
    </w:p>
    <w:p w14:paraId="6F0827D4" w14:textId="0BB9F686" w:rsidR="00262003" w:rsidRDefault="001C7EE4" w:rsidP="001C7EE4">
      <w:pPr>
        <w:pStyle w:val="Textbody"/>
        <w:numPr>
          <w:ilvl w:val="0"/>
          <w:numId w:val="6"/>
        </w:numPr>
      </w:pPr>
      <w:r>
        <w:t>Person perception</w:t>
      </w:r>
    </w:p>
    <w:p w14:paraId="783335D0" w14:textId="6AB497AF" w:rsidR="00211475" w:rsidRPr="000E1A9C" w:rsidRDefault="00211475" w:rsidP="001C7EE4">
      <w:pPr>
        <w:pStyle w:val="Textbody"/>
        <w:numPr>
          <w:ilvl w:val="0"/>
          <w:numId w:val="6"/>
        </w:numPr>
      </w:pPr>
      <w:r>
        <w:t>Faces</w:t>
      </w: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2" w:name="_Toc72686987"/>
      <w:bookmarkStart w:id="43" w:name="_Toc73444074"/>
      <w:bookmarkStart w:id="44" w:name="_Toc73444206"/>
      <w:bookmarkStart w:id="45" w:name="_Toc73444236"/>
      <w:bookmarkStart w:id="46" w:name="_Toc73461014"/>
      <w:bookmarkStart w:id="47" w:name="_Toc73461085"/>
      <w:bookmarkStart w:id="48" w:name="_Toc73461143"/>
      <w:bookmarkStart w:id="49" w:name="_Toc73461158"/>
      <w:bookmarkStart w:id="50" w:name="_Toc73461188"/>
      <w:bookmarkStart w:id="51" w:name="_Toc73461222"/>
      <w:bookmarkStart w:id="52" w:name="_Toc73461237"/>
      <w:r w:rsidRPr="000E1A9C">
        <w:br w:type="page"/>
      </w:r>
    </w:p>
    <w:p w14:paraId="37EAE1AB" w14:textId="12343639" w:rsidR="00754B80" w:rsidRPr="000E1A9C" w:rsidRDefault="009318C8" w:rsidP="009318C8">
      <w:pPr>
        <w:pStyle w:val="berschrift1"/>
        <w:ind w:left="360"/>
      </w:pPr>
      <w:bookmarkStart w:id="53" w:name="_Toc73605377"/>
      <w:r w:rsidRPr="000E1A9C">
        <w:lastRenderedPageBreak/>
        <w:t xml:space="preserve">1. </w:t>
      </w:r>
      <w:r w:rsidR="00754B80" w:rsidRPr="000E1A9C">
        <w:t>Introduction</w:t>
      </w:r>
      <w:bookmarkEnd w:id="42"/>
      <w:bookmarkEnd w:id="43"/>
      <w:bookmarkEnd w:id="44"/>
      <w:bookmarkEnd w:id="45"/>
      <w:bookmarkEnd w:id="46"/>
      <w:bookmarkEnd w:id="47"/>
      <w:bookmarkEnd w:id="48"/>
      <w:bookmarkEnd w:id="49"/>
      <w:bookmarkEnd w:id="50"/>
      <w:bookmarkEnd w:id="51"/>
      <w:bookmarkEnd w:id="52"/>
      <w:bookmarkEnd w:id="53"/>
    </w:p>
    <w:p w14:paraId="3ECE3817" w14:textId="08AC8E28" w:rsidR="008435EE" w:rsidRDefault="00331DB9" w:rsidP="00B946D4">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D123B6" w:rsidRPr="00D123B6">
        <w:rPr>
          <w:rFonts w:cs="Times New Roman"/>
        </w:rPr>
        <w:t>(Yeginsu, 2018)</w:t>
      </w:r>
      <w:r w:rsidR="001F5ACD">
        <w:fldChar w:fldCharType="end"/>
      </w:r>
      <w:r w:rsidR="001F5ACD">
        <w:t xml:space="preserve">. </w:t>
      </w:r>
      <w:r w:rsidRPr="00331DB9">
        <w:t>Previous research ha</w:t>
      </w:r>
      <w:r w:rsidR="00E51166">
        <w:t>d</w:t>
      </w:r>
      <w:r w:rsidRPr="00331DB9">
        <w:t xml:space="preserve">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D123B6" w:rsidRPr="00D123B6">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D123B6" w:rsidRPr="00D123B6">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D123B6" w:rsidRPr="00D123B6">
        <w:rPr>
          <w:rFonts w:cs="Times New Roman"/>
        </w:rPr>
        <w:t>(Hawkley &amp; Cacioppo, 2003)</w:t>
      </w:r>
      <w:r w:rsidR="00DA56D2">
        <w:fldChar w:fldCharType="end"/>
      </w:r>
      <w:r w:rsidR="001F5ACD">
        <w:t xml:space="preserve">. </w:t>
      </w:r>
      <w:r w:rsidRPr="00331DB9">
        <w:t>Thus, this issue is of great interest to our society. One form of loneliness that people experience is exclusion</w:t>
      </w:r>
      <w:r w:rsidR="005F378D">
        <w:t>, amongst others in the form of ostracism</w:t>
      </w:r>
      <w:r>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D123B6" w:rsidRPr="00D123B6">
        <w:rPr>
          <w:rFonts w:cs="Times New Roman"/>
        </w:rPr>
        <w:t>(K. D. Williams, 2006)</w:t>
      </w:r>
      <w:r w:rsidR="00DA56D2">
        <w:fldChar w:fldCharType="end"/>
      </w:r>
      <w:r w:rsidR="00DA56D2">
        <w:t xml:space="preserve">. </w:t>
      </w:r>
    </w:p>
    <w:p w14:paraId="4AFD7A1C" w14:textId="6BEEB896" w:rsidR="008435EE" w:rsidRDefault="00754B80" w:rsidP="00976DA3">
      <w:r w:rsidRPr="000E1A9C">
        <w:t>Ostracism</w:t>
      </w:r>
      <w:r w:rsidR="0013718B">
        <w:t xml:space="preserve"> –</w:t>
      </w:r>
      <w:r w:rsidR="00F05156">
        <w:t xml:space="preserve"> defined in the Oxford English Dictionary as </w:t>
      </w:r>
      <w:r w:rsidR="00D54577">
        <w:t xml:space="preserve">the exclusion from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D123B6" w:rsidRPr="00D123B6">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D123B6" w:rsidRPr="00D123B6">
        <w:rPr>
          <w:rFonts w:cs="Times New Roman"/>
        </w:rPr>
        <w:t>(for a review, see K. D. Williams &amp; Nida, 2011)</w:t>
      </w:r>
      <w:r w:rsidRPr="001F5ACD">
        <w:fldChar w:fldCharType="end"/>
      </w:r>
      <w:r w:rsidRPr="001F5ACD">
        <w:t>.</w:t>
      </w:r>
      <w:r w:rsidR="00396D36" w:rsidRPr="001F5ACD">
        <w:t xml:space="preserve"> </w:t>
      </w:r>
      <w:r w:rsidR="00A57EB7" w:rsidRPr="000E1A9C">
        <w:t>T</w:t>
      </w:r>
      <w:r w:rsidR="00396D36" w:rsidRPr="000E1A9C">
        <w:t>he feeling of being excluded and ignored</w:t>
      </w:r>
      <w:r w:rsidR="00A57EB7" w:rsidRPr="000E1A9C">
        <w:t xml:space="preserve"> is known by everyone</w:t>
      </w:r>
      <w:r w:rsidR="00396D36" w:rsidRPr="000E1A9C">
        <w:t xml:space="preserve">. Whether it be </w:t>
      </w:r>
      <w:r w:rsidR="00BD0123" w:rsidRPr="000E1A9C">
        <w:t xml:space="preserve">the exclusion from a game or a conversation. </w:t>
      </w:r>
      <w:r w:rsidR="005F378D">
        <w:t>M</w:t>
      </w:r>
      <w:r w:rsidR="00396D36" w:rsidRPr="000E1A9C">
        <w:t>ost often</w:t>
      </w:r>
      <w:r w:rsidR="00A57EB7" w:rsidRPr="000E1A9C">
        <w:t>,</w:t>
      </w:r>
      <w:r w:rsidR="00396D36" w:rsidRPr="000E1A9C">
        <w:t xml:space="preserve"> these experiences can be 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D123B6" w:rsidRPr="00D123B6">
        <w:rPr>
          <w:rFonts w:cs="Times New Roman"/>
        </w:rPr>
        <w:t>(K. D. Williams, 2009)</w:t>
      </w:r>
      <w:r w:rsidR="002E3804" w:rsidRPr="001F5ACD">
        <w:fldChar w:fldCharType="end"/>
      </w:r>
      <w:r w:rsidR="00396D36" w:rsidRPr="000E1A9C">
        <w:t>. But what helps us in doing so? And are their strategies or abilities we use in these situations?</w:t>
      </w:r>
      <w:r w:rsidRPr="000E1A9C">
        <w:t xml:space="preserve"> </w:t>
      </w:r>
      <w:r w:rsidR="00B946D4" w:rsidRPr="000E1A9C">
        <w:t xml:space="preserve">Within </w:t>
      </w:r>
      <w:r w:rsidR="00396D36" w:rsidRPr="000E1A9C">
        <w:t>the</w:t>
      </w:r>
      <w:r w:rsidR="00B946D4" w:rsidRPr="000E1A9C">
        <w:t xml:space="preserve"> body of </w:t>
      </w:r>
      <w:r w:rsidR="00396D36" w:rsidRPr="000E1A9C">
        <w:t xml:space="preserve">ostracism </w:t>
      </w:r>
      <w:r w:rsidR="00B946D4" w:rsidRPr="000E1A9C">
        <w:t>research lays</w:t>
      </w:r>
      <w:r w:rsidRPr="000E1A9C">
        <w:t xml:space="preserve"> </w:t>
      </w:r>
      <w:r w:rsidR="003E5AE5" w:rsidRPr="000E1A9C">
        <w:t xml:space="preserve">a </w:t>
      </w:r>
      <w:r w:rsidR="00B946D4" w:rsidRPr="000E1A9C">
        <w:t>topic that investigates the</w:t>
      </w:r>
      <w:r w:rsidRPr="000E1A9C">
        <w:t xml:space="preserve"> influence of ostracism on an affected individuals' perception of the world and </w:t>
      </w:r>
      <w:r w:rsidR="00632839" w:rsidRPr="000E1A9C">
        <w:t xml:space="preserve">other </w:t>
      </w:r>
      <w:r w:rsidRPr="000E1A9C">
        <w:t>people.</w:t>
      </w:r>
      <w:r w:rsidR="00FA460E">
        <w:t xml:space="preserve"> </w:t>
      </w:r>
      <w:bookmarkStart w:id="54" w:name="_Toc73461015"/>
      <w:bookmarkStart w:id="55" w:name="_Toc73461086"/>
      <w:bookmarkStart w:id="56" w:name="_Toc73461144"/>
      <w:bookmarkStart w:id="57" w:name="_Toc73461159"/>
      <w:bookmarkStart w:id="58" w:name="_Toc73461189"/>
      <w:bookmarkStart w:id="59" w:name="_Toc73461223"/>
      <w:bookmarkStart w:id="60" w:name="_Toc73461238"/>
      <w:bookmarkStart w:id="61" w:name="_Toc7360537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p>
    <w:p w14:paraId="4EB3E901" w14:textId="6C17089F" w:rsidR="006E172F" w:rsidRDefault="006E172F" w:rsidP="0051768C">
      <w:pPr>
        <w:pStyle w:val="berschrift2"/>
        <w:numPr>
          <w:ilvl w:val="1"/>
          <w:numId w:val="4"/>
        </w:numPr>
        <w:rPr>
          <w:rStyle w:val="berschrift2Zchn"/>
          <w:b/>
        </w:rPr>
      </w:pPr>
      <w:r w:rsidRPr="000E1A9C">
        <w:rPr>
          <w:rStyle w:val="berschrift2Zchn"/>
          <w:b/>
        </w:rPr>
        <w:t>Theory</w:t>
      </w:r>
      <w:bookmarkEnd w:id="54"/>
      <w:bookmarkEnd w:id="55"/>
      <w:bookmarkEnd w:id="56"/>
      <w:bookmarkEnd w:id="57"/>
      <w:bookmarkEnd w:id="58"/>
      <w:bookmarkEnd w:id="59"/>
      <w:bookmarkEnd w:id="60"/>
      <w:bookmarkEnd w:id="61"/>
    </w:p>
    <w:p w14:paraId="2C5FA041" w14:textId="77E3C3CF" w:rsidR="00E26E13" w:rsidRDefault="00E26E13" w:rsidP="00E26E13">
      <w:bookmarkStart w:id="62" w:name="_Toc73605379"/>
      <w:r>
        <w:t xml:space="preserve">The word ostracism originated in ancient Greece, where it referred to the expulsion of a person who had fallen out of favor in society. Today, it is used primarily to refer to the exclusion </w:t>
      </w:r>
      <w:r>
        <w:lastRenderedPageBreak/>
        <w:t xml:space="preserve">of a person from a group or population, where the ignoring of that person by others is crucial. When </w:t>
      </w:r>
      <w:r w:rsidR="005F378D">
        <w:t>ostracism</w:t>
      </w:r>
      <w:r>
        <w:t xml:space="preserve"> became popular as a research topic</w:t>
      </w:r>
      <w:r w:rsidR="005F378D">
        <w:t xml:space="preserve"> in the nineteen eighties</w:t>
      </w:r>
      <w:r>
        <w:t>, most studies focused on the process of social exclusion itself and the motivations of the perpetrators</w:t>
      </w:r>
      <w:r w:rsidR="00BC2FA0">
        <w:t xml:space="preserve"> </w:t>
      </w:r>
      <w:r w:rsidR="00BC2FA0">
        <w:fldChar w:fldCharType="begin"/>
      </w:r>
      <w:r w:rsidR="00BC2FA0">
        <w:instrText xml:space="preserve"> ADDIN ZOTERO_ITEM CSL_CITATION {"citationID":"nGEhctz8","properties":{"formattedCitation":"(e.g. Alexander, 1986; Gruter &amp; Masters, 1986; Hirshleifer &amp; Rasmusen, 1989; Lancaster, 1986)","plainCitation":"(e.g. Alexander, 1986; Gruter &amp; Masters, 1986; Hirshleifer &amp; Rasmusen, 1989; Lancaster, 1986)","noteIndex":0},"citationItems":[{"id":1163,"uris":["http://zotero.org/users/4433522/items/VT6YURC4"],"uri":["http://zotero.org/users/4433522/items/VT6YURC4"],"itemData":{"id":1163,"type":"article-journal","container-title":"Ethology and Sociobiology","DOI":"10.1016/0162-3095(86)90052-X","ISSN":"01623095","issue":"3-4","journalAbbreviation":"Ethology and Sociobiology","language":"en","page":"253-270","source":"DOI.org (Crossref)","title":"Ostracism and indirect reciprocity: The reproductive significance of humor","title-short":"Ostracism and indirect reciprocity","volume":"7","author":[{"family":"Alexander","given":"Richard D."}],"issued":{"date-parts":[["1986",1]]}},"label":"page","prefix":"e.g. "},{"id":1158,"uris":["http://zotero.org/users/4433522/items/R4TZF5J5"],"uri":["http://zotero.org/users/4433522/items/R4TZF5J5"],"itemData":{"id":1158,"type":"article-journal","abstract":"Ostracism refers to the general process of rejection and exclusion, observed in human groups and in many other species. It occurs as “shunning” in small homogenous groups like the Amish or as rejection among children. Ostracism in various forms is also deeply embedded in our own legal tradition, and is used in the formal and informal legal procedures of other cultures, used to maintain order, to punish deviance, and to increase social cohesion. Hence, it is plausible to hypothesize that human ostracism may have physiological substrates or biological functions in addition to cultural, moral, and legal dimensions. Biological research shows that human emotions (anger, fear, reassurance, self-confidence) involve responses of the limbic system as well as ideas or thoughts in the cerebral cortex and that human behavior continually integrates biological and cultural factors. The legal system expresses and channels human behavior. For this reason laws should be more effective if their functions complement (rather than ignore) the function of the behavior being regulated. To look at law as it affects human behavior in the light of the life sciences does not imply the intention of finding a universally valid “natural law,” akin to theological or ideological doctrine. On the contrary, we find that humans can form radically different social systems due to the plasticity of their behavior. However, an interdisciplinary analysis of ostracism as a common area of behavior, combining biology, law, and the social sciences can produce insights that none of these fields alone can provide. Such an approach should increase our understanding of human nature and the functions of law.","container-title":"Ethology and Sociobiology","DOI":"10.1016/0162-3095(86)90043-9","ISSN":"0162-3095","issue":"3","journalAbbreviation":"Ethology and Sociobiology","language":"en","page":"149-158","source":"ScienceDirect","title":"Ostracism as a social and biological phenomenon: An introduction","title-short":"Ostracism as a social and biological phenomenon","volume":"7","author":[{"family":"Gruter","given":"Margaret"},{"family":"Masters","given":"Roger D."}],"issued":{"date-parts":[["1986",1,1]]}},"label":"page"},{"id":1161,"uris":["http://zotero.org/users/4433522/items/6IFCE4IS"],"uri":["http://zotero.org/users/4433522/items/6IFCE4IS"],"itemData":{"id":1161,"type":"article-journal","container-title":"Journal of Economic Behavior &amp; Organization","DOI":"10.1016/0167-2681(89)90078-4","ISSN":"01672681","issue":"1","journalAbbreviation":"Journal of Economic Behavior &amp; Organization","language":"en","page":"87-106","source":"DOI.org (Crossref)","title":"Cooperation in a repeated prisoners' dilemma with ostracism","volume":"12","author":[{"family":"Hirshleifer","given":"David"},{"family":"Rasmusen","given":"Eric"}],"issued":{"date-parts":[["1989",8]]}},"label":"page"},{"id":1165,"uris":["http://zotero.org/users/4433522/items/HR43JQHE"],"uri":["http://zotero.org/users/4433522/items/HR43JQHE"],"itemData":{"id":1165,"type":"article-journal","container-title":"Ethology and Sociobiology","DOI":"10.1016/0162-3095(86)90049-X","ISSN":"01623095","issue":"3-4","journalAbbreviation":"Ethology and Sociobiology","language":"en","page":"215-225","source":"DOI.org (Crossref)","title":"Primate social behavior and ostracism","volume":"7","author":[{"family":"Lancaster","given":"Jane B."}],"issued":{"date-parts":[["1986",1]]}},"label":"page"}],"schema":"https://github.com/citation-style-language/schema/raw/master/csl-citation.json"} </w:instrText>
      </w:r>
      <w:r w:rsidR="00BC2FA0">
        <w:fldChar w:fldCharType="separate"/>
      </w:r>
      <w:r w:rsidR="00D123B6" w:rsidRPr="00D123B6">
        <w:rPr>
          <w:rFonts w:cs="Times New Roman"/>
        </w:rPr>
        <w:t>(e.g. Alexander, 1986; Gruter &amp; Masters, 1986; Hirshleifer &amp; Rasmusen, 1989; Lancaster, 1986)</w:t>
      </w:r>
      <w:r w:rsidR="00BC2FA0">
        <w:fldChar w:fldCharType="end"/>
      </w:r>
      <w:r>
        <w:t xml:space="preserve">. It was not until the </w:t>
      </w:r>
      <w:r w:rsidR="00BC2FA0">
        <w:t>end of the</w:t>
      </w:r>
      <w:r>
        <w:t xml:space="preserve"> 20</w:t>
      </w:r>
      <w:r w:rsidR="00FD247B" w:rsidRPr="00FD247B">
        <w:rPr>
          <w:vertAlign w:val="superscript"/>
        </w:rPr>
        <w:t>th</w:t>
      </w:r>
      <w:r>
        <w:t xml:space="preserve"> century that the victim's perspective came to the fore, and the psychological</w:t>
      </w:r>
      <w:r w:rsidR="00A53F50">
        <w:t xml:space="preserve"> and behavioral</w:t>
      </w:r>
      <w:r>
        <w:t xml:space="preserve"> responses of victims of ostracism were gradually illuminated.</w:t>
      </w:r>
    </w:p>
    <w:p w14:paraId="6F5A8AC6" w14:textId="576CC895" w:rsidR="00F52F37" w:rsidRDefault="00431B5D" w:rsidP="00E26E13">
      <w:r w:rsidRPr="00434642">
        <w:rPr>
          <w:b/>
          <w:bCs/>
        </w:rPr>
        <w:t xml:space="preserve">1.1.1. </w:t>
      </w:r>
      <w:r w:rsidR="00087785" w:rsidRPr="00434642">
        <w:rPr>
          <w:b/>
          <w:bCs/>
        </w:rPr>
        <w:t>Perceptional differences in ostracized individuals</w:t>
      </w:r>
      <w:bookmarkEnd w:id="62"/>
      <w:r w:rsidR="008542EB">
        <w:rPr>
          <w:b/>
          <w:bCs/>
        </w:rPr>
        <w:t xml:space="preserve">.    </w:t>
      </w:r>
      <w:r w:rsidR="00D52366"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D123B6" w:rsidRPr="00D123B6">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D123B6" w:rsidRPr="00D123B6">
        <w:rPr>
          <w:rFonts w:cs="Times New Roman"/>
        </w:rPr>
        <w:t>(K. D. Williams, 2009)</w:t>
      </w:r>
      <w:r w:rsidR="00754B80" w:rsidRPr="00434642">
        <w:fldChar w:fldCharType="end"/>
      </w:r>
      <w:r w:rsidR="00754B80" w:rsidRPr="00434642">
        <w:t xml:space="preserve">. </w:t>
      </w:r>
      <w:r w:rsidR="00C50AA3" w:rsidRPr="00C50AA3">
        <w:t xml:space="preserve">The theory of the social monitoring s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D123B6" w:rsidRPr="00D123B6">
        <w:rPr>
          <w:rFonts w:cs="Times New Roman"/>
        </w:rPr>
        <w:t>(Gardner et al., 2000)</w:t>
      </w:r>
      <w:r w:rsidR="00C50AA3">
        <w:fldChar w:fldCharType="end"/>
      </w:r>
      <w:r w:rsidR="00C50AA3" w:rsidRPr="00C50AA3">
        <w:t xml:space="preserve">. </w:t>
      </w:r>
      <w:r w:rsidR="00F52F37">
        <w:t>T</w:t>
      </w:r>
      <w:r w:rsidR="00F52F37" w:rsidRPr="00C50AA3">
        <w:t>his would support their urge and resulting attempts to reintegrate through social interaction</w:t>
      </w:r>
      <w:r w:rsidR="00F52F37">
        <w:t xml:space="preserve"> to satisfy their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D123B6" w:rsidRPr="00D123B6">
        <w:rPr>
          <w:rFonts w:cs="Times New Roman"/>
        </w:rPr>
        <w:t>(Gardner et al., 2005)</w:t>
      </w:r>
      <w:r w:rsidR="00F52F37">
        <w:fldChar w:fldCharType="end"/>
      </w:r>
      <w:r w:rsidR="00F52F37">
        <w:t xml:space="preserve">. </w:t>
      </w:r>
      <w:r w:rsidR="00754B80" w:rsidRPr="00434642">
        <w:t xml:space="preserve">And indeed, it </w:t>
      </w:r>
      <w:r w:rsidR="00B328A5">
        <w:t>was</w:t>
      </w:r>
      <w:r w:rsidR="00754B80" w:rsidRPr="00434642">
        <w:t xml:space="preserve"> found that social exclusion has a 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D123B6" w:rsidRPr="00D123B6">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D123B6" w:rsidRPr="00D123B6">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803890" w:rsidRPr="00434642">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D123B6" w:rsidRPr="00D123B6">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D123B6" w:rsidRPr="00D123B6">
        <w:rPr>
          <w:rFonts w:cs="Times New Roman"/>
        </w:rPr>
        <w:t>(Bernstein et al., 2008)</w:t>
      </w:r>
      <w:r w:rsidR="00754B80" w:rsidRPr="00434642">
        <w:fldChar w:fldCharType="end"/>
      </w:r>
      <w:r w:rsidR="00754B80" w:rsidRPr="00434642">
        <w:t xml:space="preserve">. </w:t>
      </w:r>
    </w:p>
    <w:p w14:paraId="48E025BA" w14:textId="143911AF" w:rsidR="00754B80" w:rsidRPr="00434642"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r w:rsidR="008814FB" w:rsidRPr="00434642">
        <w:t>Since ostracism leads to an altered perception of social and facial cues</w:t>
      </w:r>
      <w:r w:rsidR="00734C51" w:rsidRPr="00434642">
        <w:t xml:space="preserve"> </w:t>
      </w:r>
      <w:r w:rsidR="00682305" w:rsidRPr="00434642">
        <w:fldChar w:fldCharType="begin"/>
      </w:r>
      <w:r w:rsidR="00682305" w:rsidRPr="00434642">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rsidRPr="00434642">
        <w:fldChar w:fldCharType="separate"/>
      </w:r>
      <w:r w:rsidR="00D123B6" w:rsidRPr="00D123B6">
        <w:rPr>
          <w:rFonts w:cs="Times New Roman"/>
        </w:rPr>
        <w:t>(Kawamoto et al., 2014)</w:t>
      </w:r>
      <w:r w:rsidR="00682305" w:rsidRPr="00434642">
        <w:fldChar w:fldCharType="end"/>
      </w:r>
      <w:r>
        <w:t>,</w:t>
      </w:r>
      <w:r w:rsidR="002050A4" w:rsidRPr="00434642">
        <w:t xml:space="preserve"> </w:t>
      </w:r>
      <w:r w:rsidRPr="00562CD9">
        <w:t>ostracism could also lead to a more salient perception of typical personality traits inferred from a face</w:t>
      </w:r>
      <w:r>
        <w:t>.</w:t>
      </w:r>
      <w:r w:rsidR="00754B80" w:rsidRPr="00434642">
        <w:t xml:space="preserve"> </w:t>
      </w:r>
      <w:r w:rsidR="006636B0">
        <w:t>W</w:t>
      </w:r>
      <w:r w:rsidR="00712DBB" w:rsidRPr="00434642">
        <w:t xml:space="preserve">hich </w:t>
      </w:r>
      <w:r w:rsidR="00754B80" w:rsidRPr="00434642">
        <w:t>personality traits</w:t>
      </w:r>
      <w:r w:rsidR="00C62494" w:rsidRPr="00434642">
        <w:t xml:space="preserve"> </w:t>
      </w:r>
      <w:r w:rsidR="006636B0">
        <w:t>might</w:t>
      </w:r>
      <w:r w:rsidR="00754B80" w:rsidRPr="00434642">
        <w:t xml:space="preserve"> </w:t>
      </w:r>
      <w:proofErr w:type="gramStart"/>
      <w:r w:rsidR="00754B80" w:rsidRPr="00434642">
        <w:t>ostracized</w:t>
      </w:r>
      <w:proofErr w:type="gramEnd"/>
      <w:r w:rsidR="00712DBB" w:rsidRPr="00434642">
        <w:t xml:space="preserve"> individuals</w:t>
      </w:r>
      <w:r w:rsidR="00754B80" w:rsidRPr="00434642">
        <w:t xml:space="preserve"> prefer in </w:t>
      </w:r>
      <w:r w:rsidR="00712DBB" w:rsidRPr="00434642">
        <w:t xml:space="preserve">a potential </w:t>
      </w:r>
      <w:r w:rsidR="00754B80" w:rsidRPr="00434642">
        <w:t>interaction partner when seeking reintegration?</w:t>
      </w:r>
    </w:p>
    <w:p w14:paraId="39BA4C9B" w14:textId="1C1CFAC2" w:rsidR="00B81EB0" w:rsidRDefault="009318C8" w:rsidP="00A3132C">
      <w:bookmarkStart w:id="63" w:name="_Toc73605380"/>
      <w:r w:rsidRPr="00434642">
        <w:rPr>
          <w:b/>
          <w:bCs/>
        </w:rPr>
        <w:lastRenderedPageBreak/>
        <w:t xml:space="preserve">1.1.2. </w:t>
      </w:r>
      <w:r w:rsidR="00087785" w:rsidRPr="00434642">
        <w:rPr>
          <w:b/>
          <w:bCs/>
        </w:rPr>
        <w:t>Ostracism and facially communicated personality traits</w:t>
      </w:r>
      <w:bookmarkEnd w:id="63"/>
      <w:r w:rsidR="00434642">
        <w:rPr>
          <w:b/>
          <w:bCs/>
        </w:rPr>
        <w:t xml:space="preserve">. </w:t>
      </w:r>
      <w:r w:rsidR="008542EB">
        <w:rPr>
          <w:b/>
          <w:bCs/>
        </w:rPr>
        <w:t xml:space="preserve">   </w:t>
      </w:r>
      <w:r w:rsidR="007173DB" w:rsidRPr="007173DB">
        <w:t>In a 2020 study, a cascade of artificial neural networks was trained to predict</w:t>
      </w:r>
      <w:r w:rsidR="00B81EB0">
        <w:t xml:space="preserve"> self-reported</w:t>
      </w:r>
      <w:r w:rsidR="007173DB" w:rsidRPr="007173DB">
        <w:t xml:space="preserve"> Big Five scores based on photos alone. In the end, the network was able to predict Big Five scores with significant accuracy</w:t>
      </w:r>
      <w:r w:rsidR="007173DB">
        <w:t xml:space="preserve"> </w:t>
      </w:r>
      <w:r w:rsidR="007173DB">
        <w:fldChar w:fldCharType="begin"/>
      </w:r>
      <w:r w:rsidR="007173DB">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rsidR="007173DB">
        <w:fldChar w:fldCharType="separate"/>
      </w:r>
      <w:r w:rsidR="00D123B6" w:rsidRPr="00D123B6">
        <w:rPr>
          <w:rFonts w:cs="Times New Roman"/>
        </w:rPr>
        <w:t>(Kachur et al., 2020)</w:t>
      </w:r>
      <w:r w:rsidR="007173DB">
        <w:fldChar w:fldCharType="end"/>
      </w:r>
      <w:r w:rsidR="007173DB" w:rsidRPr="007173DB">
        <w:t xml:space="preserve">. Thus, there appear to be </w:t>
      </w:r>
      <w:r w:rsidR="00B81EB0">
        <w:t>indicators</w:t>
      </w:r>
      <w:r w:rsidR="007173DB" w:rsidRPr="007173DB">
        <w:t xml:space="preserve"> </w:t>
      </w:r>
      <w:r w:rsidR="00B81EB0">
        <w:t>of</w:t>
      </w:r>
      <w:r w:rsidR="007173DB" w:rsidRPr="007173DB">
        <w:t xml:space="preserve"> personality traits in </w:t>
      </w:r>
      <w:r w:rsidR="00507796">
        <w:t>human</w:t>
      </w:r>
      <w:r w:rsidR="007173DB"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perceive these indicators</w:t>
      </w:r>
      <w:r w:rsidR="00B328A5">
        <w:t xml:space="preserve"> as well</w:t>
      </w:r>
      <w:r w:rsidR="00B81EB0" w:rsidRPr="00B81EB0">
        <w:t xml:space="preserve">. </w:t>
      </w:r>
    </w:p>
    <w:p w14:paraId="44E4F391" w14:textId="09E23F31" w:rsidR="00F20D55" w:rsidRDefault="00B81EB0" w:rsidP="00B81EB0">
      <w:r w:rsidRPr="00B81EB0">
        <w:t>And indeed, this seems to be the case, as shown in a study in which participants who were given a description of a person with a low or high trait expression of agreeableness or conscientiousness showed a higher intention to ostracize the described person with a lower trait expression</w:t>
      </w:r>
      <w:r w:rsidRPr="00D80E53">
        <w:t xml:space="preserve"> </w:t>
      </w:r>
      <w:r w:rsidRPr="00D80E53">
        <w:fldChar w:fldCharType="begin"/>
      </w:r>
      <w:r>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Pr="00D80E53">
        <w:fldChar w:fldCharType="separate"/>
      </w:r>
      <w:r w:rsidR="00D123B6" w:rsidRPr="00D123B6">
        <w:rPr>
          <w:rFonts w:cs="Times New Roman"/>
        </w:rPr>
        <w:t>(Rudert et al., 2021)</w:t>
      </w:r>
      <w:r w:rsidRPr="00D80E53">
        <w:fldChar w:fldCharType="end"/>
      </w:r>
      <w:r w:rsidRPr="000E1A9C">
        <w:t>.</w:t>
      </w:r>
      <w:r>
        <w:rPr>
          <w:b/>
          <w:bCs/>
        </w:rPr>
        <w:t xml:space="preserve"> </w:t>
      </w:r>
      <w:r w:rsidR="00D1214D" w:rsidRPr="00D1214D">
        <w:t>Similar findings have been made previously, showing that individuals can infer personality traits of the person they are seeing relatively accurately when only facial features are available</w:t>
      </w:r>
      <w:r w:rsidR="00754B80" w:rsidRPr="00D80E53">
        <w:t xml:space="preserve"> </w:t>
      </w:r>
      <w:r w:rsidR="00754B80" w:rsidRPr="00D80E53">
        <w:fldChar w:fldCharType="begin"/>
      </w:r>
      <w:r>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D123B6" w:rsidRPr="00D123B6">
        <w:rPr>
          <w:rFonts w:cs="Times New Roman"/>
        </w:rPr>
        <w:t>(Ambady et al., 2000)</w:t>
      </w:r>
      <w:r w:rsidR="00754B80" w:rsidRPr="00D80E53">
        <w:fldChar w:fldCharType="end"/>
      </w:r>
      <w:r w:rsidR="00754B80" w:rsidRPr="00D80E53">
        <w:t xml:space="preserve">. </w:t>
      </w:r>
      <w:r w:rsidR="00507796" w:rsidRPr="00507796">
        <w:t xml:space="preserve">A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se different traits</w:t>
      </w:r>
      <w:r w:rsidR="00F20D55">
        <w:t xml:space="preserve"> </w:t>
      </w:r>
      <w:r w:rsidR="00F20D55">
        <w:fldChar w:fldCharType="begin"/>
      </w:r>
      <w:r w:rsidR="00FB3CD6">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FB3CD6" w:rsidRPr="00FB3CD6">
        <w:rPr>
          <w:rFonts w:cs="Times New Roman"/>
        </w:rPr>
        <w:t>(Walker &amp; Vetter, 2016)</w:t>
      </w:r>
      <w:r w:rsidR="00F20D55">
        <w:fldChar w:fldCharType="end"/>
      </w:r>
      <w:r w:rsidR="00F20D55">
        <w:t>.</w:t>
      </w:r>
    </w:p>
    <w:p w14:paraId="222C42B1" w14:textId="244ED424" w:rsidR="0061739A" w:rsidRDefault="001F33A5" w:rsidP="00B81EB0">
      <w:r w:rsidRPr="001F33A5">
        <w:t xml:space="preserve">Individuals also show preferences for certain facially communicated personality traits. When examining general preferences for </w:t>
      </w:r>
      <w:r>
        <w:t>such</w:t>
      </w:r>
      <w:r w:rsidRPr="001F33A5">
        <w:t xml:space="preserve"> personality traits, subjects in one study showed a preference for higher scores </w:t>
      </w:r>
      <w:r>
        <w:t>i</w:t>
      </w:r>
      <w:r w:rsidRPr="001F33A5">
        <w:t xml:space="preserve">n 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D123B6" w:rsidRPr="00D123B6">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subject's openness partially predicted his preference for openness in other faces.</w:t>
      </w:r>
      <w:r w:rsidR="00507796">
        <w:t xml:space="preserve"> </w:t>
      </w:r>
    </w:p>
    <w:p w14:paraId="6383D887" w14:textId="37756921" w:rsidR="006F24D6" w:rsidRPr="00B81EB0" w:rsidRDefault="001F33A5" w:rsidP="00B81EB0">
      <w:pPr>
        <w:rPr>
          <w:b/>
          <w:bCs/>
        </w:rPr>
      </w:pPr>
      <w:r w:rsidRPr="001F33A5">
        <w:t>The combination of exclusion and preferences for facially communicated personality traits has not been the subject of previous research</w:t>
      </w:r>
      <w:r w:rsidR="0061739A" w:rsidRPr="0061739A">
        <w:t xml:space="preserve">. </w:t>
      </w:r>
      <w:r w:rsidR="00B65C44" w:rsidRPr="00B65C44">
        <w:t xml:space="preserve">However, one study measured subjects' need to </w:t>
      </w:r>
      <w:r w:rsidR="00B65C44" w:rsidRPr="00B65C44">
        <w:lastRenderedPageBreak/>
        <w:t>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D123B6" w:rsidRPr="00D123B6">
        <w:rPr>
          <w:rFonts w:cs="Times New Roman"/>
        </w:rPr>
        <w:t>(Brown &amp; Sacco, 2017)</w:t>
      </w:r>
      <w:r w:rsidR="00507796" w:rsidRPr="00D80E53">
        <w:fldChar w:fldCharType="end"/>
      </w:r>
      <w:r w:rsidR="00507796" w:rsidRPr="00D80E53">
        <w:t>.</w:t>
      </w:r>
    </w:p>
    <w:p w14:paraId="0A26B8EF" w14:textId="75F5B6E1"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D123B6" w:rsidRPr="00D123B6">
        <w:rPr>
          <w:rFonts w:cs="Times New Roman"/>
        </w:rPr>
        <w:t>(Sacco et al., 2011)</w:t>
      </w:r>
      <w:r w:rsidR="00754B80" w:rsidRPr="00D80E53">
        <w:fldChar w:fldCharType="end"/>
      </w:r>
      <w:r w:rsidR="00754B80" w:rsidRPr="00D80E53">
        <w:t xml:space="preserve">. </w:t>
      </w:r>
      <w:r w:rsidRPr="00196EFD">
        <w:t xml:space="preserve">Participants who had previously experienced social exclusion were better at discriminating between subtle angry and happy faces, but performed worse when discriminating between two happy faces, suggesting an increased yet more homogeneous perception of categories </w:t>
      </w:r>
      <w:proofErr w:type="gramStart"/>
      <w:r w:rsidRPr="00196EFD">
        <w:t>as a result of</w:t>
      </w:r>
      <w:proofErr w:type="gramEnd"/>
      <w:r w:rsidRPr="00196EFD">
        <w:t xml:space="preserve">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r w:rsidR="00B74CBB" w:rsidRPr="000E1A9C">
        <w:t xml:space="preserve"> </w:t>
      </w:r>
    </w:p>
    <w:p w14:paraId="4FA962CC" w14:textId="69C92C5D" w:rsidR="009326ED" w:rsidRDefault="009326ED" w:rsidP="009326ED">
      <w:bookmarkStart w:id="64" w:name="_Toc73605381"/>
      <w:r>
        <w:t>Taken together, these results suggest that personality may be an important social cue when need to belong is low. However, it remains unclear whether individuals with a low need to belong share additional preferences for faces that are indicative of certain personality traits compared to individuals with a high need to belong. Furthermore, it is unclear whether they perceive these traits as more extreme than individuals with a high need to belong.</w:t>
      </w:r>
    </w:p>
    <w:p w14:paraId="5EFABCC7" w14:textId="0E3740DC" w:rsidR="005F20ED" w:rsidRDefault="009318C8" w:rsidP="009326ED">
      <w:r w:rsidRPr="00434642">
        <w:rPr>
          <w:b/>
          <w:bCs/>
        </w:rPr>
        <w:t xml:space="preserve">1.1.3. </w:t>
      </w:r>
      <w:r w:rsidR="00967F79">
        <w:rPr>
          <w:b/>
          <w:bCs/>
        </w:rPr>
        <w:t xml:space="preserve">The </w:t>
      </w:r>
      <w:r w:rsidR="00087785" w:rsidRPr="00434642">
        <w:rPr>
          <w:b/>
          <w:bCs/>
        </w:rPr>
        <w:t>Basel Face Database</w:t>
      </w:r>
      <w:bookmarkEnd w:id="64"/>
      <w:r w:rsidR="00434642">
        <w:rPr>
          <w:b/>
          <w:bCs/>
        </w:rPr>
        <w:t xml:space="preserve">. </w:t>
      </w:r>
      <w:r w:rsidR="008542EB">
        <w:rPr>
          <w:b/>
          <w:bCs/>
        </w:rPr>
        <w:t xml:space="preserve">   </w:t>
      </w:r>
      <w:r w:rsidR="005F20ED" w:rsidRPr="005F20ED">
        <w:t xml:space="preserve">To study differences in facially communicated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D123B6" w:rsidRPr="00D123B6">
        <w:rPr>
          <w:rFonts w:cs="Times New Roman"/>
        </w:rPr>
        <w:t>(Walker et al., 2018)</w:t>
      </w:r>
      <w:r w:rsidR="006D075E" w:rsidRPr="00D80E53">
        <w:fldChar w:fldCharType="end"/>
      </w:r>
      <w:r w:rsidR="006D075E" w:rsidRPr="00D80E53">
        <w:t xml:space="preserve"> </w:t>
      </w:r>
      <w:r w:rsidR="005F20ED" w:rsidRPr="005F20ED">
        <w:t xml:space="preserve">provides </w:t>
      </w:r>
      <w:r w:rsidR="005F20ED">
        <w:t>exactly</w:t>
      </w:r>
      <w:r w:rsidR="005F20ED" w:rsidRPr="005F20ED">
        <w:t xml:space="preserve"> such photographs, in which the individuals depicted are perceived as having either high or low 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65E54462" w:rsidR="00BF3AE8" w:rsidRPr="00434642" w:rsidRDefault="005341E0" w:rsidP="009326ED">
      <w:pPr>
        <w:rPr>
          <w:b/>
          <w:bCs/>
        </w:rPr>
      </w:pPr>
      <w:r w:rsidRPr="000E1A9C">
        <w:t xml:space="preserve">In previous </w:t>
      </w:r>
      <w:r w:rsidRPr="00D80E53">
        <w:t xml:space="preserve">research </w:t>
      </w:r>
      <w:r w:rsidR="00BF3AE8" w:rsidRPr="00D80E53">
        <w:fldChar w:fldCharType="begin"/>
      </w:r>
      <w:r w:rsidR="00BF3AE8" w:rsidRPr="00D80E53">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rsidRPr="00D80E53">
        <w:fldChar w:fldCharType="separate"/>
      </w:r>
      <w:r w:rsidR="00D123B6" w:rsidRPr="00D123B6">
        <w:rPr>
          <w:rFonts w:cs="Times New Roman"/>
        </w:rPr>
        <w:t>(Brown &amp; Sacco, 2017)</w:t>
      </w:r>
      <w:r w:rsidR="00BF3AE8" w:rsidRPr="00D80E53">
        <w:fldChar w:fldCharType="end"/>
      </w:r>
      <w:r w:rsidRPr="00D80E53">
        <w:t xml:space="preserve">,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t>
      </w:r>
      <w:r w:rsidR="00B74CBB" w:rsidRPr="000E1A9C">
        <w:lastRenderedPageBreak/>
        <w:t xml:space="preserve">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for these traits as well as their inference from manipulated photographs</w:t>
      </w:r>
      <w:r w:rsidR="007F7201" w:rsidRPr="000E1A9C">
        <w:t>.</w:t>
      </w:r>
    </w:p>
    <w:p w14:paraId="4ABCA8AA" w14:textId="6197BEDE" w:rsidR="00754B80" w:rsidRPr="000E1A9C" w:rsidRDefault="009318C8" w:rsidP="00262003">
      <w:pPr>
        <w:pStyle w:val="berschrift2"/>
      </w:pPr>
      <w:bookmarkStart w:id="65" w:name="_Toc72686988"/>
      <w:bookmarkStart w:id="66" w:name="_Toc73444075"/>
      <w:bookmarkStart w:id="67" w:name="_Toc73444207"/>
      <w:bookmarkStart w:id="68" w:name="_Toc73444237"/>
      <w:bookmarkStart w:id="69" w:name="_Toc73461016"/>
      <w:bookmarkStart w:id="70" w:name="_Toc73461087"/>
      <w:bookmarkStart w:id="71" w:name="_Toc73461145"/>
      <w:bookmarkStart w:id="72" w:name="_Toc73461160"/>
      <w:bookmarkStart w:id="73" w:name="_Toc73461190"/>
      <w:bookmarkStart w:id="74" w:name="_Toc73461224"/>
      <w:bookmarkStart w:id="75" w:name="_Toc73461239"/>
      <w:bookmarkStart w:id="76" w:name="_Toc73605382"/>
      <w:r w:rsidRPr="000E1A9C">
        <w:t xml:space="preserve">1.2. </w:t>
      </w:r>
      <w:r w:rsidR="00754B80" w:rsidRPr="000E1A9C">
        <w:t>Hypotheses</w:t>
      </w:r>
      <w:bookmarkEnd w:id="65"/>
      <w:bookmarkEnd w:id="66"/>
      <w:bookmarkEnd w:id="67"/>
      <w:bookmarkEnd w:id="68"/>
      <w:bookmarkEnd w:id="69"/>
      <w:bookmarkEnd w:id="70"/>
      <w:bookmarkEnd w:id="71"/>
      <w:bookmarkEnd w:id="72"/>
      <w:bookmarkEnd w:id="73"/>
      <w:bookmarkEnd w:id="74"/>
      <w:bookmarkEnd w:id="75"/>
      <w:bookmarkEnd w:id="76"/>
    </w:p>
    <w:p w14:paraId="7C4933C0" w14:textId="1F2020BC" w:rsidR="00D67B17" w:rsidRDefault="00754B80" w:rsidP="00A3132C">
      <w:r w:rsidRPr="000E1A9C">
        <w:t xml:space="preserve">Based on the theory outlined above, </w:t>
      </w:r>
      <w:r w:rsidR="00682305" w:rsidRPr="000E1A9C">
        <w:t>six</w:t>
      </w:r>
      <w:r w:rsidRPr="000E1A9C">
        <w:t xml:space="preserve"> hypotheses are stated. The first </w:t>
      </w:r>
      <w:r w:rsidR="00682305" w:rsidRPr="000E1A9C">
        <w:t xml:space="preserve">five address </w:t>
      </w:r>
      <w:r w:rsidRPr="000E1A9C">
        <w:t xml:space="preserve">preferences of socially excluded </w:t>
      </w:r>
      <w:r w:rsidR="002237FD" w:rsidRPr="000E1A9C">
        <w:t>for faces of others with respect to personality traits.</w:t>
      </w:r>
      <w:r w:rsidR="00EC6ED8">
        <w:t xml:space="preserve"> Foreach of the Big Five traits a prediction is made about the preference differences between included and excluded participants.</w:t>
      </w:r>
      <w:r w:rsidRPr="000E1A9C">
        <w:t xml:space="preserve"> </w:t>
      </w:r>
      <w:r w:rsidR="00EC6ED8">
        <w:t xml:space="preserve">The first </w:t>
      </w:r>
      <w:r w:rsidR="00D67B17">
        <w:t xml:space="preserve">four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D123B6" w:rsidRPr="00D123B6">
        <w:rPr>
          <w:rFonts w:cs="Times New Roman"/>
        </w:rPr>
        <w:t>(2018)</w:t>
      </w:r>
      <w:r w:rsidR="00EC6ED8">
        <w:fldChar w:fldCharType="end"/>
      </w:r>
      <w:r w:rsidR="00EC6ED8">
        <w:t xml:space="preserve">, who found a general preference for </w:t>
      </w:r>
      <w:r w:rsidR="00EC6ED8" w:rsidRPr="000E1A9C">
        <w:t>more extraverted, more agreeable,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D123B6" w:rsidRPr="00D123B6">
        <w:rPr>
          <w:rFonts w:cs="Times New Roman"/>
        </w:rPr>
        <w:t>(Sacco et al., 2011)</w:t>
      </w:r>
      <w:r w:rsidR="00D67B17">
        <w:fldChar w:fldCharType="end"/>
      </w:r>
      <w:r w:rsidR="00D67B17">
        <w:t xml:space="preserve">, they should perceive </w:t>
      </w:r>
      <w:r w:rsidR="00974910">
        <w:t>pre</w:t>
      </w:r>
      <w:r w:rsidR="00D67B17">
        <w:t xml:space="preserve">existing preferences </w:t>
      </w:r>
      <w:r w:rsidR="00974910">
        <w:t xml:space="preserve">as </w:t>
      </w:r>
      <w:r w:rsidR="00D67B17">
        <w:t xml:space="preserve">more pronounced. Only for openness </w:t>
      </w:r>
      <w:r w:rsidR="00974910">
        <w:t>no clear</w:t>
      </w:r>
      <w:r w:rsidR="007F7201" w:rsidRPr="00D80E53">
        <w:t xml:space="preserve"> preference </w:t>
      </w:r>
      <w:r w:rsidR="00974910">
        <w:t xml:space="preserve">was </w:t>
      </w:r>
      <w:r w:rsidR="007F7201" w:rsidRPr="00D80E53">
        <w:t>found</w:t>
      </w:r>
      <w:r w:rsidR="00D67B17">
        <w:t xml:space="preserve">. Therefore, </w:t>
      </w:r>
      <w:r w:rsidR="007F7201" w:rsidRPr="00D80E53">
        <w:t>a prediction</w:t>
      </w:r>
      <w:r w:rsidR="007F7201" w:rsidRPr="000E1A9C">
        <w:t xml:space="preserve"> is made here: F</w:t>
      </w:r>
      <w:r w:rsidRPr="000E1A9C">
        <w:t>or the socially excluded, I expect a preference for more open faces, as this could convey a signal of responsiveness and, theor</w:t>
      </w:r>
      <w:r w:rsidR="00974910">
        <w:t>etically</w:t>
      </w:r>
      <w:r w:rsidRPr="000E1A9C">
        <w:t>, people</w:t>
      </w:r>
      <w:r w:rsidR="00974910">
        <w:t xml:space="preserve"> with high levels of openness</w:t>
      </w:r>
      <w:r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D123B6" w:rsidRPr="00D123B6">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367DBC80" w:rsidR="00754B80" w:rsidRPr="008B5E13" w:rsidRDefault="00067E42" w:rsidP="00A3132C">
      <w:r w:rsidRPr="008B5E13">
        <w:t xml:space="preserve">For </w:t>
      </w:r>
      <w:r w:rsidR="00BB6F81" w:rsidRPr="008B5E13">
        <w:t>conscientiousness,</w:t>
      </w:r>
      <w:r w:rsidRPr="008B5E13">
        <w:t xml:space="preserve"> a similar prediction is made </w:t>
      </w:r>
      <w:r w:rsidR="00BB6F81" w:rsidRPr="008B5E13">
        <w:t xml:space="preserve">in </w:t>
      </w:r>
      <w:r w:rsidRPr="008B5E13">
        <w:t>that socially excluded individuals will have a stronger preference for more conscientious faces since they may convey more stability and less risk taking.</w:t>
      </w:r>
      <w:r w:rsidR="00BB6F81" w:rsidRPr="008B5E13">
        <w:t xml:space="preserve"> </w:t>
      </w:r>
      <w:r w:rsidR="009D0CEA">
        <w:t xml:space="preserve">This </w:t>
      </w:r>
      <w:r w:rsidR="0001400C">
        <w:t>is</w:t>
      </w:r>
      <w:r w:rsidR="00306B16">
        <w:t xml:space="preserve"> the only a</w:t>
      </w:r>
      <w:r w:rsidR="009D0CEA">
        <w:t xml:space="preserve">ssumption </w:t>
      </w:r>
      <w:r w:rsidR="0001400C">
        <w:t>that was not based on</w:t>
      </w:r>
      <w:r w:rsidR="009D0CEA">
        <w:t xml:space="preserve"> previous research.</w:t>
      </w:r>
    </w:p>
    <w:p w14:paraId="7789A2BE" w14:textId="77777777" w:rsidR="00754B80" w:rsidRPr="000E1A9C" w:rsidRDefault="00754B80" w:rsidP="00A3132C">
      <w:r w:rsidRPr="000E1A9C">
        <w:t>The resulting hypothesis is split up into five similar hypotheses that are as follows:</w:t>
      </w:r>
    </w:p>
    <w:p w14:paraId="76353D45" w14:textId="58D0D7B6" w:rsidR="00754B80" w:rsidRPr="000E1A9C" w:rsidRDefault="00754B80" w:rsidP="00A3132C">
      <w:pPr>
        <w:rPr>
          <w:i/>
          <w:iCs/>
        </w:rPr>
      </w:pPr>
      <w:bookmarkStart w:id="77"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lastRenderedPageBreak/>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3B10AB4C" w:rsidR="00F14CC2" w:rsidRPr="000E1A9C" w:rsidRDefault="00F14CC2" w:rsidP="00F14CC2">
      <w:pPr>
        <w:rPr>
          <w:i/>
          <w:iCs/>
        </w:rPr>
      </w:pPr>
      <w:r w:rsidRPr="000E1A9C">
        <w:rPr>
          <w:i/>
          <w:iCs/>
        </w:rPr>
        <w:t xml:space="preserve">H1D: On average, socially excluded (vs. included) individuals prefer faces manipulated to display </w:t>
      </w:r>
      <w:r w:rsidR="008B5E13">
        <w:rPr>
          <w:i/>
          <w:iCs/>
        </w:rPr>
        <w:t>high</w:t>
      </w:r>
      <w:r w:rsidR="00A8601C" w:rsidRPr="000E1A9C">
        <w:rPr>
          <w:i/>
          <w:iCs/>
        </w:rPr>
        <w:t xml:space="preserve"> (vs. </w:t>
      </w:r>
      <w:r w:rsidR="008B5E13">
        <w:rPr>
          <w:i/>
          <w:iCs/>
        </w:rPr>
        <w:t>low</w:t>
      </w:r>
      <w:r w:rsidR="00A8601C" w:rsidRPr="000E1A9C">
        <w:rPr>
          <w:i/>
          <w:iCs/>
        </w:rPr>
        <w:t>)</w:t>
      </w:r>
      <w:r w:rsidRPr="000E1A9C">
        <w:rPr>
          <w:i/>
          <w:iCs/>
        </w:rPr>
        <w:t xml:space="preserve"> conscientiousness by choosing these extremes more often when choosing a potential interaction partner. </w:t>
      </w:r>
      <w:r w:rsidR="00A91B42">
        <w:rPr>
          <w:rStyle w:val="Funotenzeichen"/>
          <w:i/>
          <w:iCs/>
        </w:rPr>
        <w:footnoteReference w:id="1"/>
      </w:r>
    </w:p>
    <w:p w14:paraId="250778EE" w14:textId="4487BDBF" w:rsidR="00F14CC2" w:rsidRPr="000E1A9C" w:rsidRDefault="00F14CC2" w:rsidP="00F14CC2">
      <w:pPr>
        <w:rPr>
          <w:i/>
          <w:iCs/>
        </w:rPr>
      </w:pPr>
      <w:r w:rsidRPr="000E1A9C">
        <w:rPr>
          <w:i/>
          <w:iCs/>
        </w:rPr>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7"/>
    <w:p w14:paraId="630E6EF1" w14:textId="4FFF813B" w:rsidR="00754B80" w:rsidRPr="00D80E53" w:rsidRDefault="00754B80" w:rsidP="00A3132C">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28253C" w:rsidRPr="000E1A9C">
        <w:t>pictures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D123B6" w:rsidRPr="00D123B6">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D123B6" w:rsidRPr="00D123B6">
        <w:rPr>
          <w:rFonts w:cs="Times New Roman"/>
        </w:rPr>
        <w:t>(Pickett et al., 2004)</w:t>
      </w:r>
      <w:r w:rsidRPr="00D80E53">
        <w:fldChar w:fldCharType="end"/>
      </w:r>
      <w:r w:rsidRPr="00D80E53">
        <w:t>, encod</w:t>
      </w:r>
      <w:r w:rsidR="00A21C7C" w:rsidRPr="00D80E53">
        <w:t>ing</w:t>
      </w:r>
      <w:r w:rsidRPr="00D80E53">
        <w:t xml:space="preserve"> social cues </w:t>
      </w:r>
      <w:r w:rsidRPr="00D80E53">
        <w:lastRenderedPageBreak/>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D123B6" w:rsidRPr="00D123B6">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803890" w:rsidRPr="00D80E53">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D123B6" w:rsidRPr="00D123B6">
        <w:rPr>
          <w:rFonts w:cs="Times New Roman"/>
        </w:rPr>
        <w:t>(DeWall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D123B6" w:rsidRPr="00D123B6">
        <w:rPr>
          <w:rFonts w:cs="Times New Roman"/>
        </w:rPr>
        <w:t>(Bernstein et al., 2008)</w:t>
      </w:r>
      <w:r w:rsidR="00803890" w:rsidRPr="00D80E53">
        <w:fldChar w:fldCharType="end"/>
      </w:r>
      <w:r w:rsidRPr="00D80E53">
        <w:t>.</w:t>
      </w:r>
    </w:p>
    <w:p w14:paraId="3BC3090A" w14:textId="77777777" w:rsidR="00754B80" w:rsidRPr="000E1A9C" w:rsidRDefault="00754B80" w:rsidP="00A3132C">
      <w:r w:rsidRPr="000E1A9C">
        <w:t>The second hypothesis is as follows:</w:t>
      </w:r>
    </w:p>
    <w:p w14:paraId="1F46FC65" w14:textId="6272ADF5" w:rsidR="00B00093" w:rsidRDefault="00754B80" w:rsidP="00C3120F">
      <w:pPr>
        <w:rPr>
          <w:i/>
          <w:iCs/>
        </w:rPr>
      </w:pPr>
      <w:bookmarkStart w:id="78" w:name="_Hlk76055770"/>
      <w:r w:rsidRPr="000E1A9C">
        <w:rPr>
          <w:i/>
          <w:iCs/>
        </w:rPr>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9" w:name="_Toc72686989"/>
      <w:bookmarkStart w:id="80" w:name="_Toc73444076"/>
      <w:bookmarkStart w:id="81" w:name="_Toc73444208"/>
      <w:bookmarkStart w:id="82" w:name="_Toc73444238"/>
      <w:bookmarkStart w:id="83" w:name="_Toc73461017"/>
      <w:bookmarkStart w:id="84" w:name="_Toc73461088"/>
      <w:bookmarkStart w:id="85" w:name="_Toc73461146"/>
      <w:bookmarkStart w:id="86" w:name="_Toc73461161"/>
      <w:bookmarkStart w:id="87" w:name="_Toc73461191"/>
      <w:bookmarkStart w:id="88" w:name="_Toc73461225"/>
      <w:bookmarkStart w:id="89" w:name="_Toc73461240"/>
      <w:bookmarkStart w:id="90" w:name="_Toc73605383"/>
      <w:bookmarkEnd w:id="78"/>
    </w:p>
    <w:p w14:paraId="64888185" w14:textId="47E73D62" w:rsidR="00C3120F" w:rsidRPr="00C3120F" w:rsidRDefault="00C3120F" w:rsidP="00C3120F">
      <w:r>
        <w:t xml:space="preserve">All measurement instruments to measure the necessary variables are mentioned and explained in the method section to guarantee full transparency. </w:t>
      </w:r>
    </w:p>
    <w:p w14:paraId="303E660C" w14:textId="29F7B77D" w:rsidR="00754B80" w:rsidRPr="000E1A9C" w:rsidRDefault="009318C8" w:rsidP="009318C8">
      <w:pPr>
        <w:pStyle w:val="berschrift1"/>
        <w:ind w:left="360"/>
        <w:rPr>
          <w:rFonts w:cstheme="minorHAnsi"/>
        </w:rPr>
      </w:pPr>
      <w:r w:rsidRPr="000E1A9C">
        <w:rPr>
          <w:rFonts w:cstheme="minorHAnsi"/>
        </w:rPr>
        <w:t xml:space="preserve">2. </w:t>
      </w:r>
      <w:r w:rsidR="00754B80" w:rsidRPr="000E1A9C">
        <w:rPr>
          <w:rFonts w:cstheme="minorHAnsi"/>
        </w:rPr>
        <w:t>Methods</w:t>
      </w:r>
      <w:bookmarkEnd w:id="79"/>
      <w:bookmarkEnd w:id="80"/>
      <w:bookmarkEnd w:id="81"/>
      <w:bookmarkEnd w:id="82"/>
      <w:bookmarkEnd w:id="83"/>
      <w:bookmarkEnd w:id="84"/>
      <w:bookmarkEnd w:id="85"/>
      <w:bookmarkEnd w:id="86"/>
      <w:bookmarkEnd w:id="87"/>
      <w:bookmarkEnd w:id="88"/>
      <w:bookmarkEnd w:id="89"/>
      <w:bookmarkEnd w:id="90"/>
    </w:p>
    <w:p w14:paraId="269CA752" w14:textId="02EBABF9" w:rsidR="002F0D20" w:rsidRPr="000E1A9C" w:rsidRDefault="009318C8" w:rsidP="007163A6">
      <w:pPr>
        <w:pStyle w:val="berschrift2"/>
      </w:pPr>
      <w:bookmarkStart w:id="91" w:name="_Toc72686990"/>
      <w:bookmarkStart w:id="92" w:name="_Toc73444077"/>
      <w:bookmarkStart w:id="93" w:name="_Toc73444209"/>
      <w:bookmarkStart w:id="94" w:name="_Toc73444239"/>
      <w:bookmarkStart w:id="95" w:name="_Toc73461018"/>
      <w:bookmarkStart w:id="96" w:name="_Toc73461089"/>
      <w:bookmarkStart w:id="97" w:name="_Toc73461147"/>
      <w:bookmarkStart w:id="98" w:name="_Toc73461162"/>
      <w:bookmarkStart w:id="99" w:name="_Toc73461192"/>
      <w:bookmarkStart w:id="100" w:name="_Toc73461226"/>
      <w:bookmarkStart w:id="101" w:name="_Toc73461241"/>
      <w:bookmarkStart w:id="102" w:name="_Toc73605384"/>
      <w:r w:rsidRPr="000E1A9C">
        <w:t xml:space="preserve">2.1. </w:t>
      </w:r>
      <w:r w:rsidR="002F0D20" w:rsidRPr="000E1A9C">
        <w:t>Participants</w:t>
      </w:r>
      <w:bookmarkEnd w:id="91"/>
      <w:bookmarkEnd w:id="92"/>
      <w:bookmarkEnd w:id="93"/>
      <w:bookmarkEnd w:id="94"/>
      <w:bookmarkEnd w:id="95"/>
      <w:bookmarkEnd w:id="96"/>
      <w:bookmarkEnd w:id="97"/>
      <w:bookmarkEnd w:id="98"/>
      <w:bookmarkEnd w:id="99"/>
      <w:bookmarkEnd w:id="100"/>
      <w:bookmarkEnd w:id="101"/>
      <w:bookmarkEnd w:id="102"/>
    </w:p>
    <w:p w14:paraId="7F2D74A0" w14:textId="7FC14667"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D123B6" w:rsidRPr="00D123B6">
        <w:rPr>
          <w:rFonts w:cs="Times New Roman"/>
        </w:rPr>
        <w:t>(Faul et al., 2007)</w:t>
      </w:r>
      <w:r w:rsidR="00AA44E7" w:rsidRPr="00D80E53">
        <w:fldChar w:fldCharType="end"/>
      </w:r>
      <w:r w:rsidR="00AA44E7" w:rsidRPr="00D80E53">
        <w:t xml:space="preserve"> </w:t>
      </w:r>
      <w:r w:rsidRPr="00D80E53">
        <w:t>using</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 </w:t>
      </w:r>
      <w:r w:rsidR="00293078" w:rsidRPr="000E1A9C">
        <w:t xml:space="preserve">yielded a sample size of </w:t>
      </w:r>
      <w:r w:rsidR="00663B0A" w:rsidRPr="000E1A9C">
        <w:t>102</w:t>
      </w:r>
      <w:r w:rsidR="00293078" w:rsidRPr="000E1A9C">
        <w:t xml:space="preserve"> participants in total. To </w:t>
      </w:r>
      <w:r w:rsidRPr="000E1A9C">
        <w:t xml:space="preserve">ensure that the final sample size will have enough participants, </w:t>
      </w:r>
      <w:r w:rsidR="00293078" w:rsidRPr="000E1A9C">
        <w:t xml:space="preserve">the sample size is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2DBDA2C3"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eived</w:t>
      </w:r>
      <w:r w:rsidR="0050478A">
        <w:t xml:space="preserve"> 1.25 £ each</w:t>
      </w:r>
      <w:r w:rsidR="000D1363" w:rsidRPr="000E1A9C">
        <w:t xml:space="preserve">. </w:t>
      </w:r>
      <w:r w:rsidR="000C7A25" w:rsidRPr="000C7A25">
        <w:t>This</w:t>
      </w:r>
      <w:r w:rsidR="004F4617">
        <w:t xml:space="preserve"> payment</w:t>
      </w:r>
      <w:r w:rsidR="000C7A25" w:rsidRPr="000C7A25">
        <w:t xml:space="preserve"> was based on a pre-estimated study completion time of 10 minutes.</w:t>
      </w:r>
    </w:p>
    <w:p w14:paraId="64DD995F" w14:textId="2205122D" w:rsidR="00754B80" w:rsidRPr="000E1A9C" w:rsidRDefault="009318C8" w:rsidP="007163A6">
      <w:pPr>
        <w:pStyle w:val="berschrift2"/>
      </w:pPr>
      <w:bookmarkStart w:id="103" w:name="_Toc72686991"/>
      <w:bookmarkStart w:id="104" w:name="_Toc73444078"/>
      <w:bookmarkStart w:id="105" w:name="_Toc73444210"/>
      <w:bookmarkStart w:id="106" w:name="_Toc73444240"/>
      <w:bookmarkStart w:id="107" w:name="_Toc73461019"/>
      <w:bookmarkStart w:id="108" w:name="_Toc73461090"/>
      <w:bookmarkStart w:id="109" w:name="_Toc73461148"/>
      <w:bookmarkStart w:id="110" w:name="_Toc73461163"/>
      <w:bookmarkStart w:id="111" w:name="_Toc73461193"/>
      <w:bookmarkStart w:id="112" w:name="_Toc73461227"/>
      <w:bookmarkStart w:id="113" w:name="_Toc73461242"/>
      <w:bookmarkStart w:id="114" w:name="_Toc73605385"/>
      <w:r w:rsidRPr="000E1A9C">
        <w:t xml:space="preserve">2.2. </w:t>
      </w:r>
      <w:r w:rsidR="00754B80" w:rsidRPr="000E1A9C">
        <w:t>Design</w:t>
      </w:r>
      <w:r w:rsidR="00262003" w:rsidRPr="000E1A9C">
        <w:t xml:space="preserve"> and Procedure</w:t>
      </w:r>
      <w:bookmarkEnd w:id="103"/>
      <w:bookmarkEnd w:id="104"/>
      <w:bookmarkEnd w:id="105"/>
      <w:bookmarkEnd w:id="106"/>
      <w:bookmarkEnd w:id="107"/>
      <w:bookmarkEnd w:id="108"/>
      <w:bookmarkEnd w:id="109"/>
      <w:bookmarkEnd w:id="110"/>
      <w:bookmarkEnd w:id="111"/>
      <w:bookmarkEnd w:id="112"/>
      <w:bookmarkEnd w:id="113"/>
      <w:bookmarkEnd w:id="114"/>
    </w:p>
    <w:p w14:paraId="2743CE62" w14:textId="67FAC8B5" w:rsidR="001514FC" w:rsidRPr="000E1A9C" w:rsidRDefault="00754B80" w:rsidP="00A3132C">
      <w:r w:rsidRPr="000E1A9C">
        <w:t xml:space="preserve">To compare the effects of social exclusion on preferences for personality traits and their inference from photographs, participants will b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Both groups are asked for their consent</w:t>
      </w:r>
      <w:r w:rsidR="00FC00D6" w:rsidRPr="000E1A9C">
        <w:t xml:space="preserve"> and introduced to the study</w:t>
      </w:r>
      <w:r w:rsidRPr="000E1A9C">
        <w:t xml:space="preserve">. Then, they play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5"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D123B6" w:rsidRPr="00D123B6">
        <w:rPr>
          <w:rFonts w:cs="Times New Roman"/>
        </w:rPr>
        <w:t>(K. D. Williams &amp; Jarvis, 2006)</w:t>
      </w:r>
      <w:r w:rsidR="00803890" w:rsidRPr="00D80E53">
        <w:fldChar w:fldCharType="end"/>
      </w:r>
      <w:bookmarkEnd w:id="115"/>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 xml:space="preserve">get to interact </w:t>
      </w:r>
      <w:r w:rsidR="00F63AC2" w:rsidRPr="000E1A9C">
        <w:lastRenderedPageBreak/>
        <w:t>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s social exclusion</w:t>
      </w:r>
      <w:r w:rsidRPr="000E1A9C">
        <w:t xml:space="preserve"> by the other players</w:t>
      </w:r>
      <w:r w:rsidR="00F63AC2" w:rsidRPr="000E1A9C">
        <w:t xml:space="preserve"> (they receive the ball only twice</w:t>
      </w:r>
      <w:r w:rsidR="002B2002" w:rsidRPr="000E1A9C">
        <w:t xml:space="preserve"> in the beginning</w:t>
      </w:r>
      <w:r w:rsidR="00F63AC2" w:rsidRPr="000E1A9C">
        <w:t>)</w:t>
      </w:r>
      <w:r w:rsidRPr="000E1A9C">
        <w:t xml:space="preserve">. Right after, they </w:t>
      </w:r>
      <w:r w:rsidR="00803890" w:rsidRPr="000E1A9C">
        <w:t>will</w:t>
      </w:r>
      <w:r w:rsidRPr="000E1A9C">
        <w:t xml:space="preserve"> </w:t>
      </w:r>
      <w:r w:rsidR="00F710FB" w:rsidRPr="000E1A9C">
        <w:t>report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D123B6" w:rsidRPr="00D123B6">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ill b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D123B6" w:rsidRPr="00D123B6">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B2002" w:rsidRPr="000E1A9C">
        <w:t xml:space="preserve">indicates </w:t>
      </w:r>
      <w:r w:rsidR="006D075E" w:rsidRPr="000E1A9C">
        <w:t>whether</w:t>
      </w:r>
      <w:r w:rsidR="00A3132C" w:rsidRPr="000E1A9C">
        <w:t xml:space="preserve"> the ostracism manipulation was successful. </w:t>
      </w:r>
    </w:p>
    <w:p w14:paraId="2451C880" w14:textId="00B9EB1E" w:rsidR="00754B80" w:rsidRPr="000E1A9C" w:rsidRDefault="00F710FB" w:rsidP="00A3132C">
      <w:r w:rsidRPr="000E1A9C">
        <w:t>Thereafter</w:t>
      </w:r>
      <w:r w:rsidR="00754B80" w:rsidRPr="000E1A9C">
        <w:t xml:space="preserve">, participants will b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2237FD" w:rsidRPr="000E1A9C">
        <w:t>are</w:t>
      </w:r>
      <w:r w:rsidR="00754B80" w:rsidRPr="000E1A9C">
        <w:t xml:space="preserve"> </w:t>
      </w:r>
      <w:r w:rsidR="00880B94" w:rsidRPr="000E1A9C">
        <w:t>manipulated so that they</w:t>
      </w:r>
      <w:r w:rsidR="00754B80" w:rsidRPr="000E1A9C">
        <w:t xml:space="preserve"> </w:t>
      </w:r>
      <w:r w:rsidR="00880B94" w:rsidRPr="000E1A9C">
        <w:t>display the</w:t>
      </w:r>
      <w:r w:rsidR="00AD7139" w:rsidRPr="000E1A9C">
        <w:t xml:space="preserve"> same</w:t>
      </w:r>
      <w:r w:rsidR="00880B94" w:rsidRPr="000E1A9C">
        <w:t xml:space="preserve"> person once </w:t>
      </w:r>
      <w:r w:rsidR="00754B80" w:rsidRPr="000E1A9C">
        <w:t xml:space="preserve">enhanced and </w:t>
      </w:r>
      <w:r w:rsidR="00880B94" w:rsidRPr="000E1A9C">
        <w:t xml:space="preserve">one </w:t>
      </w:r>
      <w:r w:rsidR="00754B80" w:rsidRPr="000E1A9C">
        <w:t xml:space="preserve">reduced </w:t>
      </w:r>
      <w:r w:rsidR="00880B94" w:rsidRPr="000E1A9C">
        <w:t>on the personality trait of interest</w:t>
      </w:r>
      <w:r w:rsidR="00754B80" w:rsidRPr="000E1A9C">
        <w:t xml:space="preserve">. Participants will </w:t>
      </w:r>
      <w:r w:rsidR="00880B94" w:rsidRPr="000E1A9C">
        <w:t xml:space="preserve">be asked </w:t>
      </w:r>
      <w:r w:rsidR="00754B80" w:rsidRPr="000E1A9C">
        <w:t xml:space="preserve">to choose the </w:t>
      </w:r>
      <w:r w:rsidR="00880B94" w:rsidRPr="000E1A9C">
        <w:t xml:space="preserve">picture of the person </w:t>
      </w:r>
      <w:r w:rsidR="00754B80" w:rsidRPr="000E1A9C">
        <w:t xml:space="preserve">that they would prefer to interact with. </w:t>
      </w:r>
      <w:r w:rsidR="00880B94" w:rsidRPr="000E1A9C">
        <w:t xml:space="preserve">Participants will make in total </w:t>
      </w:r>
      <w:r w:rsidR="00087EE8" w:rsidRPr="000E1A9C">
        <w:t>40</w:t>
      </w:r>
      <w:r w:rsidR="00754B80" w:rsidRPr="000E1A9C">
        <w:t xml:space="preserve"> decisions</w:t>
      </w:r>
      <w:r w:rsidR="00880B94" w:rsidRPr="000E1A9C">
        <w:t xml:space="preserve"> (</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Afterwards,</w:t>
      </w:r>
      <w:r w:rsidR="00754B80" w:rsidRPr="000E1A9C">
        <w:t xml:space="preserve"> they </w:t>
      </w:r>
      <w:r w:rsidR="00880B94" w:rsidRPr="000E1A9C">
        <w:t xml:space="preserve">are presented with 20 individual </w:t>
      </w:r>
      <w:r w:rsidR="00754B80" w:rsidRPr="000E1A9C">
        <w:t>photograph</w:t>
      </w:r>
      <w:r w:rsidR="00880B94" w:rsidRPr="000E1A9C">
        <w:t>s, each showing a</w:t>
      </w:r>
      <w:r w:rsidR="00754B80" w:rsidRPr="000E1A9C">
        <w:t xml:space="preserve"> face </w:t>
      </w:r>
      <w:r w:rsidR="00880B94" w:rsidRPr="000E1A9C">
        <w:t>with</w:t>
      </w:r>
      <w:r w:rsidR="00754B80" w:rsidRPr="000E1A9C">
        <w:t xml:space="preserve"> either enhanced or reduced characteristics of one of the big five traits. They are asked to rate </w:t>
      </w:r>
      <w:r w:rsidR="00AD7139" w:rsidRPr="000E1A9C">
        <w:t xml:space="preserve">the depicted individuals on the photograph </w:t>
      </w:r>
      <w:r w:rsidR="00880B94" w:rsidRPr="000E1A9C">
        <w:t xml:space="preserve">with respect to the manipulated personality trait </w:t>
      </w:r>
      <w:r w:rsidR="00754B80" w:rsidRPr="000E1A9C">
        <w:t xml:space="preserve">(e.g., </w:t>
      </w:r>
      <w:r w:rsidR="00754B80" w:rsidRPr="000E1A9C">
        <w:rPr>
          <w:i/>
          <w:iCs/>
        </w:rPr>
        <w:t xml:space="preserve">not at all </w:t>
      </w:r>
      <w:proofErr w:type="gramStart"/>
      <w:r w:rsidR="00754B80" w:rsidRPr="000E1A9C">
        <w:rPr>
          <w:i/>
          <w:iCs/>
        </w:rPr>
        <w:t>neurotic</w:t>
      </w:r>
      <w:proofErr w:type="gramEnd"/>
      <w:r w:rsidR="00754B80" w:rsidRPr="000E1A9C">
        <w:rPr>
          <w:i/>
          <w:iCs/>
        </w:rPr>
        <w:t xml:space="preserve"> – extremely neurotic</w:t>
      </w:r>
      <w:r w:rsidR="00754B80" w:rsidRPr="000E1A9C">
        <w:t>)</w:t>
      </w:r>
      <w:r w:rsidR="00AD7139" w:rsidRPr="000E1A9C">
        <w:t xml:space="preserve"> using a 7-point Likert scale</w:t>
      </w:r>
      <w:r w:rsidR="00754B80" w:rsidRPr="000E1A9C">
        <w:t xml:space="preserve">. </w:t>
      </w:r>
      <w:r w:rsidR="002237FD" w:rsidRPr="000E1A9C">
        <w:t xml:space="preserve">Participants will make these decisions for 20 faces. </w:t>
      </w:r>
      <w:r w:rsidR="00754B80" w:rsidRPr="000E1A9C">
        <w:t xml:space="preserve">The photos presented in both tasks will be shown </w:t>
      </w:r>
      <w:r w:rsidR="002237FD" w:rsidRPr="000E1A9C">
        <w:t>in a randomized order</w:t>
      </w:r>
      <w:r w:rsidR="00754B80" w:rsidRPr="000E1A9C">
        <w:t>. The preference task is chosen to come first because there is no mention of personality traits in it, which could otherwise influence the answers in the following task.</w:t>
      </w:r>
    </w:p>
    <w:p w14:paraId="70859B0F" w14:textId="490A445A" w:rsidR="00754B80" w:rsidRPr="00D80E53" w:rsidRDefault="00754B80" w:rsidP="00A3132C">
      <w:r w:rsidRPr="000E1A9C">
        <w:t xml:space="preserve">Finally, participants answer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D123B6" w:rsidRPr="00D123B6">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ve an influence on their preferences for facially communicated traits</w:t>
      </w:r>
      <w:r w:rsidR="00880B94" w:rsidRPr="000E1A9C">
        <w:t xml:space="preserve"> in </w:t>
      </w:r>
      <w:r w:rsidR="00880B94" w:rsidRPr="000E1A9C">
        <w:lastRenderedPageBreak/>
        <w:t>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D123B6" w:rsidRPr="00D123B6">
        <w:rPr>
          <w:rFonts w:cs="Times New Roman"/>
        </w:rPr>
        <w:t>(Sacco &amp; Brown, 2018)</w:t>
      </w:r>
      <w:r w:rsidR="000A2E55" w:rsidRPr="00D80E53">
        <w:fldChar w:fldCharType="end"/>
      </w:r>
      <w:r w:rsidRPr="00D80E53">
        <w:t>.</w:t>
      </w:r>
    </w:p>
    <w:p w14:paraId="509A7001" w14:textId="43A7E460" w:rsidR="00754B80" w:rsidRPr="000E1A9C" w:rsidRDefault="009318C8" w:rsidP="00262003">
      <w:pPr>
        <w:pStyle w:val="berschrift2"/>
      </w:pPr>
      <w:bookmarkStart w:id="116" w:name="_Toc72686992"/>
      <w:bookmarkStart w:id="117" w:name="_Toc73444079"/>
      <w:bookmarkStart w:id="118" w:name="_Toc73444211"/>
      <w:bookmarkStart w:id="119" w:name="_Toc73444241"/>
      <w:bookmarkStart w:id="120" w:name="_Toc73461020"/>
      <w:bookmarkStart w:id="121" w:name="_Toc73461091"/>
      <w:bookmarkStart w:id="122" w:name="_Toc73461149"/>
      <w:bookmarkStart w:id="123" w:name="_Toc73461164"/>
      <w:bookmarkStart w:id="124" w:name="_Toc73461194"/>
      <w:bookmarkStart w:id="125" w:name="_Toc73461228"/>
      <w:bookmarkStart w:id="126" w:name="_Toc73461243"/>
      <w:bookmarkStart w:id="127" w:name="_Toc73605386"/>
      <w:r w:rsidRPr="000E1A9C">
        <w:t xml:space="preserve">2.3. </w:t>
      </w:r>
      <w:r w:rsidR="00262003" w:rsidRPr="000E1A9C">
        <w:t xml:space="preserve">Statistical </w:t>
      </w:r>
      <w:r w:rsidR="00754B80" w:rsidRPr="000E1A9C">
        <w:t>Analysis</w:t>
      </w:r>
      <w:bookmarkEnd w:id="116"/>
      <w:bookmarkEnd w:id="117"/>
      <w:bookmarkEnd w:id="118"/>
      <w:bookmarkEnd w:id="119"/>
      <w:bookmarkEnd w:id="120"/>
      <w:bookmarkEnd w:id="121"/>
      <w:bookmarkEnd w:id="122"/>
      <w:bookmarkEnd w:id="123"/>
      <w:bookmarkEnd w:id="124"/>
      <w:bookmarkEnd w:id="125"/>
      <w:bookmarkEnd w:id="126"/>
      <w:bookmarkEnd w:id="127"/>
    </w:p>
    <w:p w14:paraId="7FA0CFFA" w14:textId="448C52AF"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90790F" w:rsidRPr="000E1A9C">
        <w:t>i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With this mean value, an independent t-test can be calculated for each trait.</w:t>
      </w:r>
      <w:r w:rsidR="00805420" w:rsidRPr="000E1A9C">
        <w:t xml:space="preserve"> The Holm-Bonferroni method is used to control for family-wise error rates following the calculations of t-tests.</w:t>
      </w:r>
      <w:r w:rsidR="007E1C05" w:rsidRPr="000E1A9C">
        <w:t xml:space="preserve"> </w:t>
      </w:r>
      <w:bookmarkStart w:id="128" w:name="_Hlk76055863"/>
      <w:r w:rsidR="00532B9F" w:rsidRPr="000E1A9C">
        <w:t xml:space="preserve">Afterwards, </w:t>
      </w:r>
      <w:r w:rsidR="007E1C05" w:rsidRPr="000E1A9C">
        <w:t xml:space="preserve">the moderating effect of participants’ own personality traits will be controlled for with </w:t>
      </w:r>
      <w:r w:rsidR="00532B9F" w:rsidRPr="000E1A9C">
        <w:t>a linear regression model</w:t>
      </w:r>
      <w:r w:rsidR="007E1C05" w:rsidRPr="000E1A9C">
        <w:t>.</w:t>
      </w:r>
    </w:p>
    <w:bookmarkEnd w:id="128"/>
    <w:p w14:paraId="2A1C3CC0" w14:textId="6679A50A"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46415F" w:rsidRPr="000E1A9C">
        <w:t xml:space="preserve">ar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is conducted</w:t>
      </w:r>
      <w:r w:rsidR="00D47E1E" w:rsidRPr="000E1A9C">
        <w:t xml:space="preserve"> for every trait rating </w:t>
      </w:r>
      <w:r w:rsidRPr="000E1A9C">
        <w:t>to calculate if the difference</w:t>
      </w:r>
      <w:r w:rsidR="00D47E1E" w:rsidRPr="000E1A9C">
        <w:t xml:space="preserve"> in the average rating of both groups</w:t>
      </w:r>
      <w:r w:rsidRPr="000E1A9C">
        <w:t xml:space="preserve"> </w:t>
      </w:r>
      <w:r w:rsidR="00D47E1E" w:rsidRPr="000E1A9C">
        <w:t>i</w:t>
      </w:r>
      <w:r w:rsidRPr="000E1A9C">
        <w:t>s significant</w:t>
      </w:r>
      <w:r w:rsidR="0090790F" w:rsidRPr="000E1A9C">
        <w:t>.</w:t>
      </w:r>
      <w:r w:rsidR="00805420" w:rsidRPr="000E1A9C">
        <w:t xml:space="preserve"> </w:t>
      </w:r>
    </w:p>
    <w:p w14:paraId="02AB3047" w14:textId="5BBF9514" w:rsidR="00262003" w:rsidRDefault="00805420" w:rsidP="009E554B">
      <w:r w:rsidRPr="000E1A9C">
        <w:t xml:space="preserve">Additionally, we </w:t>
      </w:r>
      <w:r w:rsidR="00203556" w:rsidRPr="000E1A9C">
        <w:t xml:space="preserve">first </w:t>
      </w:r>
      <w:r w:rsidRPr="000E1A9C">
        <w:t>run an ANOVA including one factor for the direction of trait manipulation to account for differences in the direction of trait expression.</w:t>
      </w:r>
    </w:p>
    <w:p w14:paraId="5FC70066" w14:textId="593F9C7D" w:rsidR="000F1810" w:rsidRPr="000E1A9C" w:rsidRDefault="000F1810" w:rsidP="009E554B">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xml:space="preserve">, participants additionally answer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D123B6" w:rsidRPr="00D123B6">
        <w:rPr>
          <w:rFonts w:cs="Times New Roman"/>
        </w:rPr>
        <w:t>(Rammstedt &amp; John, 2007)</w:t>
      </w:r>
      <w:r>
        <w:rPr>
          <w:rFonts w:cs="Times New Roman"/>
        </w:rPr>
        <w:fldChar w:fldCharType="end"/>
      </w:r>
      <w:r>
        <w:rPr>
          <w:rFonts w:cs="Times New Roman"/>
        </w:rPr>
        <w:t>. The potential moderating effect of the participants’ personality will be controlled for with a linear regression model.</w:t>
      </w:r>
      <w:r w:rsidR="00FD6644">
        <w:rPr>
          <w:rFonts w:cs="Times New Roman"/>
        </w:rPr>
        <w:t xml:space="preserve"> </w:t>
      </w:r>
    </w:p>
    <w:p w14:paraId="64E8808E" w14:textId="0F693133" w:rsidR="00262003" w:rsidRPr="000E1A9C" w:rsidRDefault="009318C8" w:rsidP="00262003">
      <w:pPr>
        <w:pStyle w:val="berschrift1"/>
        <w:rPr>
          <w:lang w:eastAsia="en-US" w:bidi="ar-SA"/>
        </w:rPr>
      </w:pPr>
      <w:bookmarkStart w:id="129" w:name="_Toc72686993"/>
      <w:bookmarkStart w:id="130" w:name="_Toc73444080"/>
      <w:bookmarkStart w:id="131" w:name="_Toc73444212"/>
      <w:bookmarkStart w:id="132" w:name="_Toc73444242"/>
      <w:bookmarkStart w:id="133" w:name="_Toc73461021"/>
      <w:bookmarkStart w:id="134" w:name="_Toc73461092"/>
      <w:bookmarkStart w:id="135" w:name="_Toc73461150"/>
      <w:bookmarkStart w:id="136" w:name="_Toc73461165"/>
      <w:bookmarkStart w:id="137" w:name="_Toc73461195"/>
      <w:bookmarkStart w:id="138" w:name="_Toc73461229"/>
      <w:bookmarkStart w:id="139" w:name="_Toc73461244"/>
      <w:bookmarkStart w:id="140" w:name="_Toc73605387"/>
      <w:r w:rsidRPr="000E1A9C">
        <w:rPr>
          <w:lang w:eastAsia="en-US" w:bidi="ar-SA"/>
        </w:rPr>
        <w:lastRenderedPageBreak/>
        <w:t xml:space="preserve">3. </w:t>
      </w:r>
      <w:r w:rsidR="00262003" w:rsidRPr="000E1A9C">
        <w:rPr>
          <w:lang w:eastAsia="en-US" w:bidi="ar-SA"/>
        </w:rPr>
        <w:t>Results</w:t>
      </w:r>
      <w:bookmarkEnd w:id="129"/>
      <w:bookmarkEnd w:id="130"/>
      <w:bookmarkEnd w:id="131"/>
      <w:bookmarkEnd w:id="132"/>
      <w:bookmarkEnd w:id="133"/>
      <w:bookmarkEnd w:id="134"/>
      <w:bookmarkEnd w:id="135"/>
      <w:bookmarkEnd w:id="136"/>
      <w:bookmarkEnd w:id="137"/>
      <w:bookmarkEnd w:id="138"/>
      <w:bookmarkEnd w:id="139"/>
      <w:bookmarkEnd w:id="140"/>
    </w:p>
    <w:p w14:paraId="03E6A453" w14:textId="4F35B8FB" w:rsidR="009035DB"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and one advised against the use of his data without giving a specific reason. This resulted in a total number of 10</w:t>
      </w:r>
      <w:r w:rsidR="00155B91">
        <w:t>6</w:t>
      </w:r>
      <w:r w:rsidR="00DD6502" w:rsidRPr="000E1A9C">
        <w:t xml:space="preserve"> participants whose results were included in the analysis.</w:t>
      </w:r>
      <w:r w:rsidR="00F465CB" w:rsidRPr="000E1A9C">
        <w:t xml:space="preserve"> </w:t>
      </w:r>
      <w:r w:rsidR="009035DB" w:rsidRPr="009035DB">
        <w:t>Of these 10</w:t>
      </w:r>
      <w:r w:rsidR="00155B91">
        <w:t>6</w:t>
      </w:r>
      <w:r w:rsidR="009035DB" w:rsidRPr="009035DB">
        <w:t xml:space="preserve"> participants, 79</w:t>
      </w:r>
      <w:r w:rsidR="007A0DAE">
        <w:t xml:space="preserve"> (74%)</w:t>
      </w:r>
      <w:r w:rsidR="009035DB" w:rsidRPr="009035DB">
        <w:t xml:space="preserve"> were female and 26 were male, while one person reported being non-binary. The mean age was 25.4 years with a standard deviation of 7.5 years. After </w:t>
      </w:r>
      <w:r w:rsidR="0052792B">
        <w:t>completion of the selection process</w:t>
      </w:r>
      <w:r w:rsidR="009035DB" w:rsidRPr="009035DB">
        <w:t>, 50</w:t>
      </w:r>
      <w:r w:rsidR="0052792B">
        <w:t xml:space="preserve"> participants</w:t>
      </w:r>
      <w:r w:rsidR="009035DB" w:rsidRPr="009035DB">
        <w:t xml:space="preserve"> were in the inclusion condition and 5</w:t>
      </w:r>
      <w:r w:rsidR="00155B91">
        <w:t>6</w:t>
      </w:r>
      <w:r w:rsidR="009035DB" w:rsidRPr="009035DB">
        <w:t xml:space="preserve"> were in the exclusion condition. </w:t>
      </w:r>
    </w:p>
    <w:p w14:paraId="1E47EFD7" w14:textId="0C77053A" w:rsidR="001D4D86" w:rsidRPr="000E1A9C" w:rsidRDefault="003011B2" w:rsidP="00896934">
      <w:r>
        <w:t>To measure</w:t>
      </w:r>
      <w:r w:rsidR="001D4D86">
        <w:t xml:space="preserve"> the </w:t>
      </w:r>
      <w:r w:rsidR="00976DA3">
        <w:t>effectiveness</w:t>
      </w:r>
      <w:r w:rsidR="001D4D86">
        <w:t xml:space="preserve"> of </w:t>
      </w:r>
      <w:r w:rsidR="00976DA3">
        <w:t>C</w:t>
      </w:r>
      <w:r w:rsidR="001D4D86">
        <w:t>yberball in inducing feelings of social exclusion in the experimental group</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 t-test was conducted</w:t>
      </w:r>
      <w:r w:rsidR="00976DA3">
        <w:t>,</w:t>
      </w:r>
      <w:r>
        <w:t xml:space="preserve"> </w:t>
      </w:r>
      <w:r w:rsidR="00976DA3">
        <w:t>which</w:t>
      </w:r>
      <w:r>
        <w:t xml:space="preserve"> confirmed the eff</w:t>
      </w:r>
      <w:r w:rsidR="00976DA3">
        <w:t>ectiveness</w:t>
      </w:r>
      <w:r>
        <w:t xml:space="preserve"> of </w:t>
      </w:r>
      <w:r w:rsidR="00976DA3">
        <w:t>C</w:t>
      </w:r>
      <w:r>
        <w:t>yberball. Participants in the experimental group (</w:t>
      </w:r>
      <w:r>
        <w:rPr>
          <w:i/>
          <w:iCs/>
        </w:rPr>
        <w:t>M</w:t>
      </w:r>
      <w:r>
        <w:t xml:space="preserve"> = 2.67, </w:t>
      </w:r>
      <w:r>
        <w:rPr>
          <w:i/>
          <w:iCs/>
        </w:rPr>
        <w:t xml:space="preserve">SD </w:t>
      </w:r>
      <w:r>
        <w:t xml:space="preserve">= 2.06) showed significantly lower need threat </w:t>
      </w:r>
      <w:r w:rsidR="00976DA3">
        <w:t xml:space="preserve">scores </w:t>
      </w:r>
      <w:r>
        <w:t>than participants in the control group (</w:t>
      </w:r>
      <w:r>
        <w:rPr>
          <w:i/>
          <w:iCs/>
        </w:rPr>
        <w:t>M</w:t>
      </w:r>
      <w:r>
        <w:t xml:space="preserve"> = 6.28, </w:t>
      </w:r>
      <w:r>
        <w:rPr>
          <w:i/>
          <w:iCs/>
        </w:rPr>
        <w:t xml:space="preserve">SD </w:t>
      </w:r>
      <w:r>
        <w:t xml:space="preserve">= 1.68), </w:t>
      </w:r>
      <w:proofErr w:type="gramStart"/>
      <w:r w:rsidRPr="003011B2">
        <w:rPr>
          <w:i/>
          <w:iCs/>
        </w:rPr>
        <w:t>t</w:t>
      </w:r>
      <w:r>
        <w:t>(</w:t>
      </w:r>
      <w:proofErr w:type="gramEnd"/>
      <w:r>
        <w:t xml:space="preserve">100) = -9.85, </w:t>
      </w:r>
      <w:r w:rsidRPr="003011B2">
        <w:rPr>
          <w:i/>
          <w:iCs/>
        </w:rPr>
        <w:t>p</w:t>
      </w:r>
      <w:r>
        <w:t xml:space="preserve"> &lt; .001</w:t>
      </w:r>
      <w:r w:rsidR="001E672B">
        <w:t xml:space="preserve">, </w:t>
      </w:r>
      <w:r w:rsidR="006176E6" w:rsidRPr="008D38A8">
        <w:rPr>
          <w:i/>
          <w:iCs/>
        </w:rPr>
        <w:t>d</w:t>
      </w:r>
      <w:r w:rsidR="006176E6">
        <w:t xml:space="preserve"> = </w:t>
      </w:r>
      <w:r w:rsidR="006176E6" w:rsidRPr="006176E6">
        <w:t>-1.95</w:t>
      </w:r>
      <w:r>
        <w:t>.</w:t>
      </w:r>
    </w:p>
    <w:p w14:paraId="1E1A5592" w14:textId="38DE1F59" w:rsidR="009D0F0A" w:rsidRDefault="009D0F0A" w:rsidP="00896934">
      <w:r w:rsidRPr="000E1A9C">
        <w:t>First, the mean preference was calculated for each Big Five trait and both groups, included and excluded</w:t>
      </w:r>
      <w:r w:rsidR="003F7998" w:rsidRPr="000E1A9C">
        <w:t xml:space="preserve">, as a number between zero and one, whereby zero stands for the low trait expression image and one for th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8A7365" w:rsidRPr="000E1A9C">
        <w:t xml:space="preserve"> </w:t>
      </w:r>
    </w:p>
    <w:p w14:paraId="2F9D5ED1" w14:textId="1BFCF7FA" w:rsidR="009D0F0A" w:rsidRPr="000E1A9C" w:rsidRDefault="007E23D3" w:rsidP="008B1F5D">
      <w:r w:rsidRPr="007E23D3">
        <w:t>For the overall effect of the</w:t>
      </w:r>
      <w:r w:rsidR="00994365">
        <w:t xml:space="preserve"> exclusion condition in the</w:t>
      </w:r>
      <w:r w:rsidRPr="007E23D3">
        <w:t xml:space="preserve"> preference task, an ANOVA was computed across all traits, but found no significant effect, </w:t>
      </w:r>
      <w:proofErr w:type="gramStart"/>
      <w:r w:rsidRPr="007E23D3">
        <w:t>F(</w:t>
      </w:r>
      <w:proofErr w:type="gramEnd"/>
      <w:r w:rsidR="00FD6644">
        <w:t>3</w:t>
      </w:r>
      <w:r w:rsidRPr="007E23D3">
        <w:t xml:space="preserve">, </w:t>
      </w:r>
      <w:r w:rsidR="00FD6644">
        <w:t>334</w:t>
      </w:r>
      <w:r w:rsidRPr="007E23D3">
        <w:t>) = 0.</w:t>
      </w:r>
      <w:r w:rsidR="00FD6644">
        <w:t>66</w:t>
      </w:r>
      <w:r w:rsidRPr="007E23D3">
        <w:t>, p = .</w:t>
      </w:r>
      <w:r w:rsidR="00994365">
        <w:t>5</w:t>
      </w:r>
      <w:r w:rsidR="00FD6644">
        <w:t>9</w:t>
      </w:r>
      <w:r w:rsidRPr="007E23D3">
        <w:t xml:space="preserve">, η2 = </w:t>
      </w:r>
      <w:r w:rsidR="00D22264">
        <w:t>0.00</w:t>
      </w:r>
      <w:r w:rsidR="00FD6644">
        <w:t>5</w:t>
      </w:r>
      <w:r w:rsidRPr="007E23D3">
        <w:t xml:space="preserve">. </w:t>
      </w:r>
      <w:r w:rsidR="00F9182F" w:rsidRPr="000E1A9C">
        <w:t xml:space="preserve">Table 1 </w:t>
      </w:r>
      <w:r w:rsidR="009D0F0A" w:rsidRPr="000E1A9C">
        <w:t xml:space="preserve">summarizes the </w:t>
      </w:r>
      <w:r w:rsidR="00362E24">
        <w:t xml:space="preserve">individual analysis for each trait, </w:t>
      </w:r>
      <w:r w:rsidR="009D0F0A" w:rsidRPr="000E1A9C">
        <w:t xml:space="preserve">in which the preferences of the included </w:t>
      </w:r>
      <w:r w:rsidR="009D0F0A" w:rsidRPr="000E1A9C">
        <w:lastRenderedPageBreak/>
        <w:t xml:space="preserve">group were compared with those of the excluded group for each Big Five </w:t>
      </w:r>
      <w:r w:rsidR="00F9182F" w:rsidRPr="000E1A9C">
        <w:t>trait</w:t>
      </w:r>
      <w:r w:rsidR="009D0F0A" w:rsidRPr="000E1A9C">
        <w:t>. A</w:t>
      </w:r>
      <w:r w:rsidR="00F9182F" w:rsidRPr="000E1A9C">
        <w:t xml:space="preserve">n </w:t>
      </w:r>
      <w:r w:rsidR="00FC3A83" w:rsidRPr="000E1A9C">
        <w:t>independent t</w:t>
      </w:r>
      <w:r w:rsidR="009D0F0A" w:rsidRPr="000E1A9C">
        <w:t>-test was chosen for this purpose because the data were normally distributed across all conditions. Unfortunately, none of the t-test analyses yielded a significant result.</w:t>
      </w:r>
    </w:p>
    <w:p w14:paraId="717DCDB1" w14:textId="533BA5FA" w:rsidR="00B12C85" w:rsidRDefault="00D54384" w:rsidP="00A55211">
      <w:r w:rsidRPr="000E1A9C">
        <w:t>Correction of the p-values using the Holm-Bonferroni method was neither necessary, since the results were far from significant, nor would it have resulted in different figures</w:t>
      </w:r>
      <w:r w:rsidR="00B12C85" w:rsidRPr="000E1A9C">
        <w:t>.</w:t>
      </w:r>
    </w:p>
    <w:p w14:paraId="325B5CC9" w14:textId="77777777" w:rsidR="009035DB" w:rsidRPr="000E1A9C" w:rsidRDefault="009035DB" w:rsidP="00A55211"/>
    <w:p w14:paraId="3EE016AD" w14:textId="781EF0AA"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6024CA">
        <w:rPr>
          <w:noProof/>
        </w:rPr>
        <w:t>1</w:t>
      </w:r>
      <w:r w:rsidRPr="000E1A9C">
        <w:fldChar w:fldCharType="end"/>
      </w:r>
    </w:p>
    <w:p w14:paraId="630A68EB" w14:textId="247AB9D3" w:rsidR="007C4093" w:rsidRPr="000E1A9C" w:rsidRDefault="007C4093" w:rsidP="007C4093">
      <w:pPr>
        <w:ind w:firstLine="0"/>
        <w:rPr>
          <w:i/>
          <w:iCs/>
        </w:rPr>
      </w:pPr>
      <w:r w:rsidRPr="000E1A9C">
        <w:rPr>
          <w:i/>
          <w:iCs/>
        </w:rPr>
        <w:t xml:space="preserve">Descriptive and inferential statistics results of the preference task </w:t>
      </w:r>
      <w:proofErr w:type="gramStart"/>
      <w:r w:rsidRPr="000E1A9C">
        <w:rPr>
          <w:i/>
          <w:iCs/>
        </w:rPr>
        <w:t>analyses</w:t>
      </w:r>
      <w:proofErr w:type="gramEnd"/>
      <w:r w:rsidRPr="000E1A9C">
        <w:rPr>
          <w:i/>
          <w:iCs/>
        </w:rPr>
        <w:t>.</w:t>
      </w:r>
    </w:p>
    <w:tbl>
      <w:tblPr>
        <w:tblStyle w:val="Tabellenraster"/>
        <w:tblpPr w:leftFromText="142" w:rightFromText="142" w:bottomFromText="851" w:vertAnchor="text" w:tblpY="1"/>
        <w:tblOverlap w:val="never"/>
        <w:tblW w:w="9396" w:type="dxa"/>
        <w:tblBorders>
          <w:left w:val="none" w:sz="0" w:space="0" w:color="auto"/>
          <w:right w:val="none" w:sz="0" w:space="0" w:color="auto"/>
          <w:insideV w:val="none" w:sz="0" w:space="0" w:color="auto"/>
        </w:tblBorders>
        <w:tblLook w:val="04A0" w:firstRow="1" w:lastRow="0" w:firstColumn="1" w:lastColumn="0" w:noHBand="0" w:noVBand="1"/>
      </w:tblPr>
      <w:tblGrid>
        <w:gridCol w:w="2006"/>
        <w:gridCol w:w="1533"/>
        <w:gridCol w:w="1418"/>
        <w:gridCol w:w="1417"/>
        <w:gridCol w:w="1454"/>
        <w:gridCol w:w="1568"/>
      </w:tblGrid>
      <w:tr w:rsidR="007D6972" w:rsidRPr="000E1A9C" w14:paraId="71428E8D" w14:textId="39E99550" w:rsidTr="00182A90">
        <w:trPr>
          <w:trHeight w:val="760"/>
        </w:trPr>
        <w:tc>
          <w:tcPr>
            <w:tcW w:w="2006" w:type="dxa"/>
            <w:vMerge w:val="restart"/>
            <w:vAlign w:val="center"/>
          </w:tcPr>
          <w:p w14:paraId="7297847D" w14:textId="6CF90ED3" w:rsidR="007D6972" w:rsidRPr="000E1A9C" w:rsidRDefault="007D6972" w:rsidP="00182A90">
            <w:pPr>
              <w:pStyle w:val="Tabelle"/>
              <w:rPr>
                <w:b/>
                <w:bCs/>
              </w:rPr>
            </w:pPr>
            <w:r w:rsidRPr="000E1A9C">
              <w:rPr>
                <w:b/>
                <w:bCs/>
              </w:rPr>
              <w:t>Trait</w:t>
            </w:r>
          </w:p>
        </w:tc>
        <w:tc>
          <w:tcPr>
            <w:tcW w:w="2951" w:type="dxa"/>
            <w:gridSpan w:val="2"/>
            <w:vAlign w:val="center"/>
          </w:tcPr>
          <w:p w14:paraId="49C69C68" w14:textId="3D483644" w:rsidR="00023A6A" w:rsidRDefault="00023A6A" w:rsidP="00182A90">
            <w:pPr>
              <w:pStyle w:val="Tabelle"/>
              <w:rPr>
                <w:b/>
                <w:bCs/>
              </w:rPr>
            </w:pPr>
            <w:r>
              <w:rPr>
                <w:b/>
                <w:bCs/>
              </w:rPr>
              <w:t>Preference</w:t>
            </w:r>
            <w:r w:rsidR="00756757">
              <w:rPr>
                <w:b/>
                <w:bCs/>
              </w:rPr>
              <w:t>s</w:t>
            </w:r>
            <w:r>
              <w:rPr>
                <w:b/>
                <w:bCs/>
              </w:rPr>
              <w:t xml:space="preserve"> </w:t>
            </w:r>
          </w:p>
          <w:p w14:paraId="7BC6D7FD" w14:textId="678F7ED6" w:rsidR="00023A6A" w:rsidRPr="000E1A9C" w:rsidRDefault="00023A6A" w:rsidP="00182A90">
            <w:pPr>
              <w:pStyle w:val="Tabelle"/>
              <w:rPr>
                <w:b/>
                <w:bCs/>
              </w:rPr>
            </w:pPr>
            <w:r>
              <w:rPr>
                <w:b/>
                <w:bCs/>
              </w:rPr>
              <w:t>M (SD)</w:t>
            </w:r>
          </w:p>
        </w:tc>
        <w:tc>
          <w:tcPr>
            <w:tcW w:w="1417" w:type="dxa"/>
            <w:vMerge w:val="restart"/>
            <w:vAlign w:val="center"/>
          </w:tcPr>
          <w:p w14:paraId="20C0539D" w14:textId="37302239"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454" w:type="dxa"/>
            <w:vMerge w:val="restart"/>
            <w:vAlign w:val="center"/>
          </w:tcPr>
          <w:p w14:paraId="5D257E9C" w14:textId="5F7F5B4D" w:rsidR="007D6972" w:rsidRPr="000E1A9C" w:rsidRDefault="007D6972" w:rsidP="00182A90">
            <w:pPr>
              <w:pStyle w:val="Tabelle"/>
              <w:rPr>
                <w:b/>
                <w:bCs/>
              </w:rPr>
            </w:pPr>
            <w:r w:rsidRPr="000E1A9C">
              <w:rPr>
                <w:b/>
                <w:bCs/>
              </w:rPr>
              <w:t>95% CI</w:t>
            </w:r>
          </w:p>
        </w:tc>
        <w:tc>
          <w:tcPr>
            <w:tcW w:w="1568" w:type="dxa"/>
            <w:vMerge w:val="restart"/>
            <w:vAlign w:val="center"/>
          </w:tcPr>
          <w:p w14:paraId="16590C89" w14:textId="52C12673" w:rsidR="007D6972" w:rsidRPr="000E1A9C" w:rsidRDefault="007D6972" w:rsidP="00182A90">
            <w:pPr>
              <w:pStyle w:val="Tabelle"/>
              <w:rPr>
                <w:b/>
                <w:bCs/>
              </w:rPr>
            </w:pPr>
            <w:r w:rsidRPr="000E1A9C">
              <w:rPr>
                <w:b/>
                <w:bCs/>
              </w:rPr>
              <w:t>Independent t-test</w:t>
            </w:r>
          </w:p>
        </w:tc>
      </w:tr>
      <w:tr w:rsidR="007D6972" w:rsidRPr="000E1A9C" w14:paraId="3F0CF049" w14:textId="77777777" w:rsidTr="00182A90">
        <w:trPr>
          <w:trHeight w:val="560"/>
        </w:trPr>
        <w:tc>
          <w:tcPr>
            <w:tcW w:w="2006" w:type="dxa"/>
            <w:vMerge/>
            <w:vAlign w:val="center"/>
          </w:tcPr>
          <w:p w14:paraId="1C0805C8" w14:textId="77777777" w:rsidR="007D6972" w:rsidRPr="000E1A9C" w:rsidRDefault="007D6972" w:rsidP="00182A90">
            <w:pPr>
              <w:pStyle w:val="Tabelle"/>
              <w:rPr>
                <w:b/>
                <w:bCs/>
              </w:rPr>
            </w:pPr>
          </w:p>
        </w:tc>
        <w:tc>
          <w:tcPr>
            <w:tcW w:w="1533" w:type="dxa"/>
            <w:vAlign w:val="center"/>
          </w:tcPr>
          <w:p w14:paraId="7AD2922F" w14:textId="660038DD" w:rsidR="007D6972" w:rsidRPr="000E1A9C" w:rsidRDefault="007D6972" w:rsidP="00182A90">
            <w:pPr>
              <w:pStyle w:val="Tabelle"/>
              <w:rPr>
                <w:b/>
                <w:bCs/>
              </w:rPr>
            </w:pPr>
            <w:r w:rsidRPr="000E1A9C">
              <w:rPr>
                <w:b/>
                <w:bCs/>
              </w:rPr>
              <w:t>Inclu</w:t>
            </w:r>
            <w:r w:rsidR="00814C8C">
              <w:rPr>
                <w:b/>
                <w:bCs/>
              </w:rPr>
              <w:t>sion</w:t>
            </w:r>
          </w:p>
        </w:tc>
        <w:tc>
          <w:tcPr>
            <w:tcW w:w="1418" w:type="dxa"/>
            <w:vAlign w:val="center"/>
          </w:tcPr>
          <w:p w14:paraId="7B3F0EAE" w14:textId="72588829" w:rsidR="007D6972" w:rsidRPr="000E1A9C" w:rsidRDefault="007D6972" w:rsidP="00182A90">
            <w:pPr>
              <w:pStyle w:val="Tabelle"/>
              <w:rPr>
                <w:b/>
                <w:bCs/>
              </w:rPr>
            </w:pPr>
            <w:r w:rsidRPr="000E1A9C">
              <w:rPr>
                <w:b/>
                <w:bCs/>
              </w:rPr>
              <w:t>Exclu</w:t>
            </w:r>
            <w:r w:rsidR="00814C8C">
              <w:rPr>
                <w:b/>
                <w:bCs/>
              </w:rPr>
              <w:t>sion</w:t>
            </w:r>
          </w:p>
        </w:tc>
        <w:tc>
          <w:tcPr>
            <w:tcW w:w="1417" w:type="dxa"/>
            <w:vMerge/>
            <w:vAlign w:val="center"/>
          </w:tcPr>
          <w:p w14:paraId="3D2321EC" w14:textId="77777777" w:rsidR="007D6972" w:rsidRPr="000E1A9C" w:rsidRDefault="007D6972" w:rsidP="00182A90">
            <w:pPr>
              <w:pStyle w:val="Tabelle"/>
            </w:pPr>
          </w:p>
        </w:tc>
        <w:tc>
          <w:tcPr>
            <w:tcW w:w="1454" w:type="dxa"/>
            <w:vMerge/>
            <w:vAlign w:val="center"/>
          </w:tcPr>
          <w:p w14:paraId="07D92631" w14:textId="77777777" w:rsidR="007D6972" w:rsidRPr="000E1A9C" w:rsidRDefault="007D6972" w:rsidP="00182A90">
            <w:pPr>
              <w:pStyle w:val="Tabelle"/>
            </w:pPr>
          </w:p>
        </w:tc>
        <w:tc>
          <w:tcPr>
            <w:tcW w:w="1568" w:type="dxa"/>
            <w:vMerge/>
            <w:vAlign w:val="center"/>
          </w:tcPr>
          <w:p w14:paraId="309AD5E8" w14:textId="77777777" w:rsidR="007D6972" w:rsidRPr="000E1A9C" w:rsidRDefault="007D6972" w:rsidP="00182A90">
            <w:pPr>
              <w:pStyle w:val="Tabelle"/>
            </w:pPr>
          </w:p>
        </w:tc>
      </w:tr>
      <w:tr w:rsidR="004E6B36" w:rsidRPr="000E1A9C" w14:paraId="23288D97" w14:textId="6BE2EF53" w:rsidTr="00182A90">
        <w:trPr>
          <w:trHeight w:val="680"/>
        </w:trPr>
        <w:tc>
          <w:tcPr>
            <w:tcW w:w="2006" w:type="dxa"/>
            <w:vAlign w:val="center"/>
          </w:tcPr>
          <w:p w14:paraId="2163AC90" w14:textId="54FFA35A" w:rsidR="004E6B36" w:rsidRPr="000E1A9C" w:rsidRDefault="004E6B36" w:rsidP="00182A90">
            <w:pPr>
              <w:pStyle w:val="Tabelle"/>
            </w:pPr>
            <w:r w:rsidRPr="000E1A9C">
              <w:t>Agreeableness</w:t>
            </w:r>
          </w:p>
        </w:tc>
        <w:tc>
          <w:tcPr>
            <w:tcW w:w="1533" w:type="dxa"/>
            <w:vAlign w:val="center"/>
          </w:tcPr>
          <w:p w14:paraId="07DFD52D" w14:textId="0284CF3A" w:rsidR="004E6B36" w:rsidRPr="000E1A9C" w:rsidRDefault="00264F10" w:rsidP="00182A90">
            <w:pPr>
              <w:pStyle w:val="Tabelle"/>
            </w:pPr>
            <w:r>
              <w:t>0</w:t>
            </w:r>
            <w:r w:rsidR="004E6B36" w:rsidRPr="000E1A9C">
              <w:t>.75</w:t>
            </w:r>
            <w:r w:rsidR="00023A6A">
              <w:t xml:space="preserve"> (</w:t>
            </w:r>
            <w:r>
              <w:t>0</w:t>
            </w:r>
            <w:r w:rsidR="004E6B36" w:rsidRPr="000E1A9C">
              <w:t>.1</w:t>
            </w:r>
            <w:r w:rsidR="00BA6126">
              <w:t>9</w:t>
            </w:r>
            <w:r w:rsidR="00023A6A">
              <w:t>)</w:t>
            </w:r>
          </w:p>
        </w:tc>
        <w:tc>
          <w:tcPr>
            <w:tcW w:w="1418" w:type="dxa"/>
            <w:vAlign w:val="center"/>
          </w:tcPr>
          <w:p w14:paraId="3101D00D" w14:textId="30A91B94" w:rsidR="004E6B36" w:rsidRPr="000E1A9C" w:rsidRDefault="00264F10" w:rsidP="00182A90">
            <w:pPr>
              <w:pStyle w:val="Tabelle"/>
            </w:pPr>
            <w:r>
              <w:t>0</w:t>
            </w:r>
            <w:r w:rsidR="004E6B36" w:rsidRPr="000E1A9C">
              <w:t>.7</w:t>
            </w:r>
            <w:r w:rsidR="00BA6126">
              <w:t>8</w:t>
            </w:r>
            <w:r w:rsidR="00145BF4">
              <w:t xml:space="preserve"> (</w:t>
            </w:r>
            <w:r>
              <w:t>0</w:t>
            </w:r>
            <w:r w:rsidR="004E6B36" w:rsidRPr="000E1A9C">
              <w:t>.</w:t>
            </w:r>
            <w:r w:rsidR="00BA6126">
              <w:t>20</w:t>
            </w:r>
            <w:r w:rsidR="00145BF4">
              <w:t>)</w:t>
            </w:r>
          </w:p>
        </w:tc>
        <w:tc>
          <w:tcPr>
            <w:tcW w:w="1417" w:type="dxa"/>
            <w:vAlign w:val="center"/>
          </w:tcPr>
          <w:p w14:paraId="7B55976E" w14:textId="51951FCC" w:rsidR="004E6B36" w:rsidRPr="000E1A9C" w:rsidRDefault="004E6B36" w:rsidP="00182A90">
            <w:pPr>
              <w:pStyle w:val="Tabelle"/>
            </w:pPr>
            <w:r w:rsidRPr="000E1A9C">
              <w:rPr>
                <w:i/>
                <w:iCs/>
              </w:rPr>
              <w:t xml:space="preserve">d </w:t>
            </w:r>
            <w:r w:rsidRPr="000E1A9C">
              <w:t>= 0.12</w:t>
            </w:r>
          </w:p>
        </w:tc>
        <w:tc>
          <w:tcPr>
            <w:tcW w:w="1454" w:type="dxa"/>
            <w:vAlign w:val="center"/>
          </w:tcPr>
          <w:p w14:paraId="12C35AF5" w14:textId="28FEB057" w:rsidR="004E6B36" w:rsidRPr="000E1A9C" w:rsidRDefault="004E6B36" w:rsidP="00182A90">
            <w:pPr>
              <w:pStyle w:val="Tabelle"/>
            </w:pPr>
            <w:r w:rsidRPr="000E1A9C">
              <w:t>-0.051,</w:t>
            </w:r>
          </w:p>
          <w:p w14:paraId="2AB76F20" w14:textId="5583C9FA" w:rsidR="004E6B36" w:rsidRPr="000E1A9C" w:rsidRDefault="004E6B36" w:rsidP="00182A90">
            <w:pPr>
              <w:pStyle w:val="Tabelle"/>
            </w:pPr>
            <w:r w:rsidRPr="000E1A9C">
              <w:t>0.097</w:t>
            </w:r>
          </w:p>
        </w:tc>
        <w:tc>
          <w:tcPr>
            <w:tcW w:w="1568" w:type="dxa"/>
            <w:vAlign w:val="center"/>
          </w:tcPr>
          <w:p w14:paraId="13FD79CE" w14:textId="027702EA" w:rsidR="004E6B36" w:rsidRPr="000E1A9C" w:rsidRDefault="004E6B36" w:rsidP="00182A90">
            <w:pPr>
              <w:pStyle w:val="Tabelle"/>
            </w:pPr>
            <w:proofErr w:type="gramStart"/>
            <w:r w:rsidRPr="000E1A9C">
              <w:rPr>
                <w:i/>
                <w:iCs/>
              </w:rPr>
              <w:t>t</w:t>
            </w:r>
            <w:r w:rsidRPr="000E1A9C">
              <w:t>(</w:t>
            </w:r>
            <w:proofErr w:type="gramEnd"/>
            <w:r w:rsidRPr="000E1A9C">
              <w:t xml:space="preserve">102) = 0.61, </w:t>
            </w:r>
          </w:p>
          <w:p w14:paraId="2D975F1C" w14:textId="3C7FF69B" w:rsidR="004E6B36" w:rsidRPr="000E1A9C" w:rsidRDefault="004E6B36" w:rsidP="00182A90">
            <w:pPr>
              <w:pStyle w:val="Tabelle"/>
            </w:pPr>
            <w:r w:rsidRPr="000E1A9C">
              <w:rPr>
                <w:i/>
                <w:iCs/>
              </w:rPr>
              <w:t>p</w:t>
            </w:r>
            <w:r w:rsidRPr="000E1A9C">
              <w:t xml:space="preserve"> = .54</w:t>
            </w:r>
          </w:p>
        </w:tc>
      </w:tr>
      <w:tr w:rsidR="004E6B36" w:rsidRPr="000E1A9C" w14:paraId="4A647781" w14:textId="22ACECB0" w:rsidTr="00182A90">
        <w:trPr>
          <w:trHeight w:val="680"/>
        </w:trPr>
        <w:tc>
          <w:tcPr>
            <w:tcW w:w="2006" w:type="dxa"/>
            <w:vAlign w:val="center"/>
          </w:tcPr>
          <w:p w14:paraId="65CC9A38" w14:textId="5F479E5D" w:rsidR="004E6B36" w:rsidRPr="000E1A9C" w:rsidRDefault="004E6B36" w:rsidP="00182A90">
            <w:pPr>
              <w:pStyle w:val="Tabelle"/>
            </w:pPr>
            <w:r w:rsidRPr="000E1A9C">
              <w:t>Conscientiousness</w:t>
            </w:r>
          </w:p>
        </w:tc>
        <w:tc>
          <w:tcPr>
            <w:tcW w:w="1533" w:type="dxa"/>
            <w:vAlign w:val="center"/>
          </w:tcPr>
          <w:p w14:paraId="7545314E" w14:textId="0BAD284D" w:rsidR="004E6B36" w:rsidRPr="000E1A9C" w:rsidRDefault="00264F10" w:rsidP="00182A90">
            <w:pPr>
              <w:pStyle w:val="Tabelle"/>
            </w:pPr>
            <w:r>
              <w:t>0</w:t>
            </w:r>
            <w:r w:rsidR="004E6B36" w:rsidRPr="000E1A9C">
              <w:t>.</w:t>
            </w:r>
            <w:r w:rsidR="00BA6126">
              <w:t>50</w:t>
            </w:r>
            <w:r w:rsidR="00023A6A">
              <w:t xml:space="preserve"> (</w:t>
            </w:r>
            <w:r>
              <w:t>0</w:t>
            </w:r>
            <w:r w:rsidR="004E6B36" w:rsidRPr="000E1A9C">
              <w:t>.2</w:t>
            </w:r>
            <w:r w:rsidR="00BA6126">
              <w:t>3</w:t>
            </w:r>
            <w:r w:rsidR="00023A6A">
              <w:t>)</w:t>
            </w:r>
          </w:p>
        </w:tc>
        <w:tc>
          <w:tcPr>
            <w:tcW w:w="1418" w:type="dxa"/>
            <w:vAlign w:val="center"/>
          </w:tcPr>
          <w:p w14:paraId="7A816ACE" w14:textId="0B0FE97D" w:rsidR="004E6B36" w:rsidRPr="000E1A9C" w:rsidRDefault="00264F10" w:rsidP="00182A90">
            <w:pPr>
              <w:pStyle w:val="Tabelle"/>
            </w:pPr>
            <w:r>
              <w:t>0</w:t>
            </w:r>
            <w:r w:rsidR="004E6B36" w:rsidRPr="000E1A9C">
              <w:t>.52</w:t>
            </w:r>
            <w:r w:rsidR="00145BF4">
              <w:t xml:space="preserve"> (</w:t>
            </w:r>
            <w:r>
              <w:t>0</w:t>
            </w:r>
            <w:r w:rsidR="004E6B36" w:rsidRPr="000E1A9C">
              <w:t>.</w:t>
            </w:r>
            <w:r w:rsidR="00BA6126">
              <w:t>20</w:t>
            </w:r>
            <w:r w:rsidR="00145BF4">
              <w:t>)</w:t>
            </w:r>
          </w:p>
        </w:tc>
        <w:tc>
          <w:tcPr>
            <w:tcW w:w="1417" w:type="dxa"/>
            <w:vAlign w:val="center"/>
          </w:tcPr>
          <w:p w14:paraId="0136A22B" w14:textId="60F1AC1A" w:rsidR="004E6B36" w:rsidRPr="000E1A9C" w:rsidRDefault="004E6B36" w:rsidP="00182A90">
            <w:pPr>
              <w:pStyle w:val="Tabelle"/>
              <w:rPr>
                <w:i/>
                <w:iCs/>
              </w:rPr>
            </w:pPr>
            <w:r w:rsidRPr="000E1A9C">
              <w:rPr>
                <w:i/>
                <w:iCs/>
              </w:rPr>
              <w:t xml:space="preserve">d </w:t>
            </w:r>
            <w:r w:rsidRPr="000E1A9C">
              <w:t>= 0.11</w:t>
            </w:r>
          </w:p>
        </w:tc>
        <w:tc>
          <w:tcPr>
            <w:tcW w:w="1454" w:type="dxa"/>
            <w:vAlign w:val="center"/>
          </w:tcPr>
          <w:p w14:paraId="6B1F5F7C" w14:textId="77777777" w:rsidR="004E6B36" w:rsidRPr="000E1A9C" w:rsidRDefault="004E6B36" w:rsidP="00182A90">
            <w:pPr>
              <w:pStyle w:val="Tabelle"/>
            </w:pPr>
            <w:r w:rsidRPr="000E1A9C">
              <w:t>-0.060,</w:t>
            </w:r>
          </w:p>
          <w:p w14:paraId="5469B3A6" w14:textId="1852E0E2" w:rsidR="004E6B36" w:rsidRPr="000E1A9C" w:rsidRDefault="004E6B36" w:rsidP="00182A90">
            <w:pPr>
              <w:pStyle w:val="Tabelle"/>
            </w:pPr>
            <w:r w:rsidRPr="000E1A9C">
              <w:t>0.106</w:t>
            </w:r>
          </w:p>
        </w:tc>
        <w:tc>
          <w:tcPr>
            <w:tcW w:w="1568" w:type="dxa"/>
            <w:vAlign w:val="center"/>
          </w:tcPr>
          <w:p w14:paraId="7038B947" w14:textId="5A2EE73B" w:rsidR="004E6B36" w:rsidRPr="000E1A9C" w:rsidRDefault="004E6B36" w:rsidP="00182A90">
            <w:pPr>
              <w:pStyle w:val="Tabelle"/>
            </w:pPr>
            <w:proofErr w:type="gramStart"/>
            <w:r w:rsidRPr="000E1A9C">
              <w:rPr>
                <w:i/>
                <w:iCs/>
              </w:rPr>
              <w:t>t</w:t>
            </w:r>
            <w:r w:rsidRPr="000E1A9C">
              <w:t>(</w:t>
            </w:r>
            <w:proofErr w:type="gramEnd"/>
            <w:r w:rsidRPr="000E1A9C">
              <w:t xml:space="preserve">98) = 0.56, </w:t>
            </w:r>
          </w:p>
          <w:p w14:paraId="51EB4936" w14:textId="14247599" w:rsidR="004E6B36" w:rsidRPr="000E1A9C" w:rsidRDefault="004E6B36" w:rsidP="00182A90">
            <w:pPr>
              <w:pStyle w:val="Tabelle"/>
            </w:pPr>
            <w:r w:rsidRPr="000E1A9C">
              <w:rPr>
                <w:i/>
                <w:iCs/>
              </w:rPr>
              <w:t>p</w:t>
            </w:r>
            <w:r w:rsidRPr="000E1A9C">
              <w:t xml:space="preserve"> = .5</w:t>
            </w:r>
            <w:r w:rsidR="00BA6126">
              <w:t>8</w:t>
            </w:r>
          </w:p>
        </w:tc>
      </w:tr>
      <w:tr w:rsidR="004E6B36" w:rsidRPr="000E1A9C" w14:paraId="31793403" w14:textId="05551F6C" w:rsidTr="00182A90">
        <w:trPr>
          <w:trHeight w:val="680"/>
        </w:trPr>
        <w:tc>
          <w:tcPr>
            <w:tcW w:w="2006" w:type="dxa"/>
            <w:vAlign w:val="center"/>
          </w:tcPr>
          <w:p w14:paraId="0B49765E" w14:textId="4E6C9D1F" w:rsidR="004E6B36" w:rsidRPr="000E1A9C" w:rsidRDefault="004E6B36" w:rsidP="00182A90">
            <w:pPr>
              <w:pStyle w:val="Tabelle"/>
            </w:pPr>
            <w:r w:rsidRPr="000E1A9C">
              <w:t>Extraversion</w:t>
            </w:r>
          </w:p>
        </w:tc>
        <w:tc>
          <w:tcPr>
            <w:tcW w:w="1533" w:type="dxa"/>
            <w:vAlign w:val="center"/>
          </w:tcPr>
          <w:p w14:paraId="1C4EBA35" w14:textId="729973AC" w:rsidR="004E6B36" w:rsidRPr="000E1A9C" w:rsidRDefault="00264F10" w:rsidP="00182A90">
            <w:pPr>
              <w:pStyle w:val="Tabelle"/>
            </w:pPr>
            <w:r>
              <w:t>0</w:t>
            </w:r>
            <w:r w:rsidR="004E6B36" w:rsidRPr="000E1A9C">
              <w:t>.7</w:t>
            </w:r>
            <w:r w:rsidR="00BA6126">
              <w:t>3</w:t>
            </w:r>
            <w:r w:rsidR="00023A6A">
              <w:t xml:space="preserve"> (</w:t>
            </w:r>
            <w:r>
              <w:t>0</w:t>
            </w:r>
            <w:r w:rsidR="004E6B36" w:rsidRPr="000E1A9C">
              <w:t>.24</w:t>
            </w:r>
            <w:r w:rsidR="00023A6A">
              <w:t>)</w:t>
            </w:r>
          </w:p>
        </w:tc>
        <w:tc>
          <w:tcPr>
            <w:tcW w:w="1418" w:type="dxa"/>
            <w:vAlign w:val="center"/>
          </w:tcPr>
          <w:p w14:paraId="134A56BA" w14:textId="1CFA4E8B" w:rsidR="004E6B36" w:rsidRPr="000E1A9C" w:rsidRDefault="00C65DF0" w:rsidP="00182A90">
            <w:pPr>
              <w:pStyle w:val="Tabelle"/>
            </w:pPr>
            <w:r>
              <w:t>0</w:t>
            </w:r>
            <w:r w:rsidR="004E6B36" w:rsidRPr="000E1A9C">
              <w:t>.7</w:t>
            </w:r>
            <w:r w:rsidR="00BA6126">
              <w:t>6</w:t>
            </w:r>
            <w:r w:rsidR="00145BF4">
              <w:t xml:space="preserve"> (</w:t>
            </w:r>
            <w:r>
              <w:t>0</w:t>
            </w:r>
            <w:r w:rsidR="004E6B36" w:rsidRPr="000E1A9C">
              <w:t>.17</w:t>
            </w:r>
            <w:r w:rsidR="00145BF4">
              <w:t>)</w:t>
            </w:r>
          </w:p>
        </w:tc>
        <w:tc>
          <w:tcPr>
            <w:tcW w:w="1417" w:type="dxa"/>
            <w:vAlign w:val="center"/>
          </w:tcPr>
          <w:p w14:paraId="71190735" w14:textId="32644254" w:rsidR="004E6B36" w:rsidRPr="000E1A9C" w:rsidRDefault="004E6B36" w:rsidP="00182A90">
            <w:pPr>
              <w:pStyle w:val="Tabelle"/>
              <w:rPr>
                <w:i/>
                <w:iCs/>
              </w:rPr>
            </w:pPr>
            <w:r w:rsidRPr="000E1A9C">
              <w:rPr>
                <w:i/>
                <w:iCs/>
              </w:rPr>
              <w:t xml:space="preserve">d </w:t>
            </w:r>
            <w:r w:rsidRPr="000E1A9C">
              <w:t>= 0.16</w:t>
            </w:r>
          </w:p>
        </w:tc>
        <w:tc>
          <w:tcPr>
            <w:tcW w:w="1454" w:type="dxa"/>
            <w:vAlign w:val="center"/>
          </w:tcPr>
          <w:p w14:paraId="1E3BF5C7" w14:textId="77777777" w:rsidR="004E6B36" w:rsidRPr="000E1A9C" w:rsidRDefault="00121E97" w:rsidP="00182A90">
            <w:pPr>
              <w:pStyle w:val="Tabelle"/>
            </w:pPr>
            <w:r w:rsidRPr="000E1A9C">
              <w:t>-0.048,</w:t>
            </w:r>
          </w:p>
          <w:p w14:paraId="712AFBB8" w14:textId="3E5950F6" w:rsidR="00121E97" w:rsidRPr="000E1A9C" w:rsidRDefault="00121E97" w:rsidP="00182A90">
            <w:pPr>
              <w:pStyle w:val="Tabelle"/>
            </w:pPr>
            <w:r w:rsidRPr="000E1A9C">
              <w:t>0.116</w:t>
            </w:r>
          </w:p>
        </w:tc>
        <w:tc>
          <w:tcPr>
            <w:tcW w:w="1568" w:type="dxa"/>
            <w:vAlign w:val="center"/>
          </w:tcPr>
          <w:p w14:paraId="67E1DD47" w14:textId="761DD2C0" w:rsidR="004E6B36" w:rsidRPr="000E1A9C" w:rsidRDefault="004E6B36" w:rsidP="00182A90">
            <w:pPr>
              <w:pStyle w:val="Tabelle"/>
            </w:pPr>
            <w:proofErr w:type="gramStart"/>
            <w:r w:rsidRPr="000E1A9C">
              <w:rPr>
                <w:i/>
                <w:iCs/>
              </w:rPr>
              <w:t>t</w:t>
            </w:r>
            <w:r w:rsidRPr="000E1A9C">
              <w:t>(</w:t>
            </w:r>
            <w:proofErr w:type="gramEnd"/>
            <w:r w:rsidRPr="000E1A9C">
              <w:t>89) = 0.83,</w:t>
            </w:r>
          </w:p>
          <w:p w14:paraId="25EDDE63" w14:textId="55C032FE" w:rsidR="004E6B36" w:rsidRPr="000E1A9C" w:rsidRDefault="004E6B36" w:rsidP="00182A90">
            <w:pPr>
              <w:pStyle w:val="Tabelle"/>
            </w:pPr>
            <w:r w:rsidRPr="000E1A9C">
              <w:rPr>
                <w:i/>
                <w:iCs/>
              </w:rPr>
              <w:t>p</w:t>
            </w:r>
            <w:r w:rsidRPr="000E1A9C">
              <w:t xml:space="preserve"> = .4</w:t>
            </w:r>
            <w:r w:rsidR="00BA6126">
              <w:t>1</w:t>
            </w:r>
          </w:p>
        </w:tc>
      </w:tr>
      <w:tr w:rsidR="004E6B36" w:rsidRPr="000E1A9C" w14:paraId="598FCDE9" w14:textId="7AEE0580" w:rsidTr="00182A90">
        <w:trPr>
          <w:trHeight w:val="680"/>
        </w:trPr>
        <w:tc>
          <w:tcPr>
            <w:tcW w:w="2006" w:type="dxa"/>
            <w:vAlign w:val="center"/>
          </w:tcPr>
          <w:p w14:paraId="11CD2BD6" w14:textId="3B425766" w:rsidR="004E6B36" w:rsidRPr="000E1A9C" w:rsidRDefault="004E6B36" w:rsidP="00182A90">
            <w:pPr>
              <w:pStyle w:val="Tabelle"/>
            </w:pPr>
            <w:r w:rsidRPr="000E1A9C">
              <w:t>Neuroticism</w:t>
            </w:r>
          </w:p>
        </w:tc>
        <w:tc>
          <w:tcPr>
            <w:tcW w:w="1533" w:type="dxa"/>
            <w:vAlign w:val="center"/>
          </w:tcPr>
          <w:p w14:paraId="071774EE" w14:textId="20334D34" w:rsidR="004E6B36" w:rsidRPr="000E1A9C" w:rsidRDefault="00264F10" w:rsidP="00182A90">
            <w:pPr>
              <w:pStyle w:val="Tabelle"/>
            </w:pPr>
            <w:r>
              <w:t>0</w:t>
            </w:r>
            <w:r w:rsidR="004E6B36" w:rsidRPr="000E1A9C">
              <w:t>.</w:t>
            </w:r>
            <w:r w:rsidR="00BA6126">
              <w:t>40</w:t>
            </w:r>
            <w:r w:rsidR="00023A6A">
              <w:t xml:space="preserve"> (</w:t>
            </w:r>
            <w:r>
              <w:t>0</w:t>
            </w:r>
            <w:r w:rsidR="004E6B36" w:rsidRPr="000E1A9C">
              <w:t>.2</w:t>
            </w:r>
            <w:r w:rsidR="00BA6126">
              <w:t>3</w:t>
            </w:r>
            <w:r w:rsidR="00023A6A">
              <w:t>)</w:t>
            </w:r>
          </w:p>
        </w:tc>
        <w:tc>
          <w:tcPr>
            <w:tcW w:w="1418" w:type="dxa"/>
            <w:vAlign w:val="center"/>
          </w:tcPr>
          <w:p w14:paraId="29ED8D2D" w14:textId="49E8FA61" w:rsidR="004E6B36" w:rsidRPr="000E1A9C" w:rsidRDefault="00264F10" w:rsidP="00182A90">
            <w:pPr>
              <w:pStyle w:val="Tabelle"/>
            </w:pPr>
            <w:r>
              <w:t>0</w:t>
            </w:r>
            <w:r w:rsidR="004E6B36" w:rsidRPr="000E1A9C">
              <w:t>.3</w:t>
            </w:r>
            <w:r w:rsidR="00BA6126">
              <w:t>6</w:t>
            </w:r>
            <w:r w:rsidR="00145BF4">
              <w:t xml:space="preserve"> (</w:t>
            </w:r>
            <w:r>
              <w:t>0</w:t>
            </w:r>
            <w:r w:rsidR="004E6B36" w:rsidRPr="000E1A9C">
              <w:t>.20</w:t>
            </w:r>
            <w:r w:rsidR="00145BF4">
              <w:t>)</w:t>
            </w:r>
          </w:p>
        </w:tc>
        <w:tc>
          <w:tcPr>
            <w:tcW w:w="1417" w:type="dxa"/>
            <w:vAlign w:val="center"/>
          </w:tcPr>
          <w:p w14:paraId="0C8F5EF2" w14:textId="4B516509" w:rsidR="004E6B36" w:rsidRPr="000E1A9C" w:rsidRDefault="004E6B36" w:rsidP="00182A90">
            <w:pPr>
              <w:pStyle w:val="Tabelle"/>
              <w:rPr>
                <w:i/>
                <w:iCs/>
              </w:rPr>
            </w:pPr>
            <w:r w:rsidRPr="000E1A9C">
              <w:rPr>
                <w:i/>
                <w:iCs/>
              </w:rPr>
              <w:t xml:space="preserve">d </w:t>
            </w:r>
            <w:r w:rsidRPr="000E1A9C">
              <w:t>= 0.19</w:t>
            </w:r>
          </w:p>
        </w:tc>
        <w:tc>
          <w:tcPr>
            <w:tcW w:w="1454" w:type="dxa"/>
            <w:vAlign w:val="center"/>
          </w:tcPr>
          <w:p w14:paraId="61D7EDE7" w14:textId="77777777" w:rsidR="004E6B36" w:rsidRPr="000E1A9C" w:rsidRDefault="00121E97" w:rsidP="00182A90">
            <w:pPr>
              <w:pStyle w:val="Tabelle"/>
            </w:pPr>
            <w:r w:rsidRPr="000E1A9C">
              <w:t>-0.125,</w:t>
            </w:r>
          </w:p>
          <w:p w14:paraId="583668EB" w14:textId="1A5593CD" w:rsidR="00121E97" w:rsidRPr="000E1A9C" w:rsidRDefault="00121E97" w:rsidP="00182A90">
            <w:pPr>
              <w:pStyle w:val="Tabelle"/>
            </w:pPr>
            <w:r w:rsidRPr="000E1A9C">
              <w:t>0.043</w:t>
            </w:r>
          </w:p>
        </w:tc>
        <w:tc>
          <w:tcPr>
            <w:tcW w:w="1568" w:type="dxa"/>
            <w:vAlign w:val="center"/>
          </w:tcPr>
          <w:p w14:paraId="3E527C40" w14:textId="1907B84F" w:rsidR="004E6B36" w:rsidRPr="000E1A9C" w:rsidRDefault="004E6B36" w:rsidP="00182A90">
            <w:pPr>
              <w:pStyle w:val="Tabelle"/>
            </w:pPr>
            <w:proofErr w:type="gramStart"/>
            <w:r w:rsidRPr="000E1A9C">
              <w:rPr>
                <w:i/>
                <w:iCs/>
              </w:rPr>
              <w:t>t</w:t>
            </w:r>
            <w:r w:rsidRPr="000E1A9C">
              <w:t>(</w:t>
            </w:r>
            <w:proofErr w:type="gramEnd"/>
            <w:r w:rsidRPr="000E1A9C">
              <w:t>98) = -0.97,</w:t>
            </w:r>
          </w:p>
          <w:p w14:paraId="194DD277" w14:textId="49710DE5" w:rsidR="004E6B36" w:rsidRPr="000E1A9C" w:rsidRDefault="004E6B36" w:rsidP="00182A90">
            <w:pPr>
              <w:pStyle w:val="Tabelle"/>
            </w:pPr>
            <w:r w:rsidRPr="000E1A9C">
              <w:rPr>
                <w:i/>
                <w:iCs/>
              </w:rPr>
              <w:t>p</w:t>
            </w:r>
            <w:r w:rsidRPr="000E1A9C">
              <w:t xml:space="preserve"> = .33</w:t>
            </w:r>
          </w:p>
        </w:tc>
      </w:tr>
      <w:tr w:rsidR="004E6B36" w:rsidRPr="000E1A9C" w14:paraId="66FAB973" w14:textId="0A602E92" w:rsidTr="00182A90">
        <w:trPr>
          <w:trHeight w:val="680"/>
        </w:trPr>
        <w:tc>
          <w:tcPr>
            <w:tcW w:w="2006" w:type="dxa"/>
            <w:vAlign w:val="center"/>
          </w:tcPr>
          <w:p w14:paraId="7CDB43B3" w14:textId="0E82FE7D" w:rsidR="004E6B36" w:rsidRPr="000E1A9C" w:rsidRDefault="004E6B36" w:rsidP="00182A90">
            <w:pPr>
              <w:pStyle w:val="Tabelle"/>
            </w:pPr>
            <w:r w:rsidRPr="000E1A9C">
              <w:t>Openness</w:t>
            </w:r>
          </w:p>
        </w:tc>
        <w:tc>
          <w:tcPr>
            <w:tcW w:w="1533" w:type="dxa"/>
            <w:vAlign w:val="center"/>
          </w:tcPr>
          <w:p w14:paraId="02C124FD" w14:textId="48ECF2AA" w:rsidR="004E6B36" w:rsidRPr="000E1A9C" w:rsidRDefault="00264F10" w:rsidP="00182A90">
            <w:pPr>
              <w:pStyle w:val="Tabelle"/>
            </w:pPr>
            <w:r>
              <w:t>0</w:t>
            </w:r>
            <w:r w:rsidR="004E6B36" w:rsidRPr="000E1A9C">
              <w:t>.68</w:t>
            </w:r>
            <w:r w:rsidR="00023A6A">
              <w:t xml:space="preserve"> (</w:t>
            </w:r>
            <w:r>
              <w:t>0</w:t>
            </w:r>
            <w:r w:rsidR="004E6B36" w:rsidRPr="000E1A9C">
              <w:t>.21</w:t>
            </w:r>
            <w:r w:rsidR="00023A6A">
              <w:t>)</w:t>
            </w:r>
          </w:p>
        </w:tc>
        <w:tc>
          <w:tcPr>
            <w:tcW w:w="1418" w:type="dxa"/>
            <w:vAlign w:val="center"/>
          </w:tcPr>
          <w:p w14:paraId="46B4B43C" w14:textId="4C37BA2F" w:rsidR="004E6B36" w:rsidRPr="000E1A9C" w:rsidRDefault="00264F10" w:rsidP="00182A90">
            <w:pPr>
              <w:pStyle w:val="Tabelle"/>
            </w:pPr>
            <w:r>
              <w:t>0</w:t>
            </w:r>
            <w:r w:rsidR="004E6B36" w:rsidRPr="000E1A9C">
              <w:t>.69</w:t>
            </w:r>
            <w:r w:rsidR="00145BF4">
              <w:t xml:space="preserve"> (</w:t>
            </w:r>
            <w:r>
              <w:t>0</w:t>
            </w:r>
            <w:r w:rsidR="004E6B36" w:rsidRPr="000E1A9C">
              <w:t>.21</w:t>
            </w:r>
            <w:r w:rsidR="00145BF4">
              <w:t>)</w:t>
            </w:r>
          </w:p>
        </w:tc>
        <w:tc>
          <w:tcPr>
            <w:tcW w:w="1417" w:type="dxa"/>
            <w:vAlign w:val="center"/>
          </w:tcPr>
          <w:p w14:paraId="196C2126" w14:textId="6CB228FB" w:rsidR="004E6B36" w:rsidRPr="000E1A9C" w:rsidRDefault="004E6B36" w:rsidP="00182A90">
            <w:pPr>
              <w:pStyle w:val="Tabelle"/>
              <w:rPr>
                <w:i/>
                <w:iCs/>
              </w:rPr>
            </w:pPr>
            <w:r w:rsidRPr="000E1A9C">
              <w:rPr>
                <w:i/>
                <w:iCs/>
              </w:rPr>
              <w:t xml:space="preserve">d </w:t>
            </w:r>
            <w:r w:rsidRPr="000E1A9C">
              <w:t>= 0.0</w:t>
            </w:r>
            <w:r w:rsidR="00BA6126">
              <w:t>4</w:t>
            </w:r>
          </w:p>
        </w:tc>
        <w:tc>
          <w:tcPr>
            <w:tcW w:w="1454" w:type="dxa"/>
            <w:vAlign w:val="center"/>
          </w:tcPr>
          <w:p w14:paraId="781E386B" w14:textId="77777777" w:rsidR="004E6B36" w:rsidRPr="000E1A9C" w:rsidRDefault="00121E97" w:rsidP="00182A90">
            <w:pPr>
              <w:pStyle w:val="Tabelle"/>
            </w:pPr>
            <w:r w:rsidRPr="000E1A9C">
              <w:t>-0.075,</w:t>
            </w:r>
          </w:p>
          <w:p w14:paraId="2457155E" w14:textId="5C1AEFEC" w:rsidR="00121E97" w:rsidRPr="000E1A9C" w:rsidRDefault="00121E97" w:rsidP="00182A90">
            <w:pPr>
              <w:pStyle w:val="Tabelle"/>
            </w:pPr>
            <w:r w:rsidRPr="000E1A9C">
              <w:t>0.089</w:t>
            </w:r>
          </w:p>
        </w:tc>
        <w:tc>
          <w:tcPr>
            <w:tcW w:w="1568" w:type="dxa"/>
            <w:vAlign w:val="center"/>
          </w:tcPr>
          <w:p w14:paraId="13190192" w14:textId="3A63DE61" w:rsidR="004E6B36" w:rsidRPr="000E1A9C" w:rsidRDefault="004E6B36" w:rsidP="00182A90">
            <w:pPr>
              <w:pStyle w:val="Tabelle"/>
            </w:pPr>
            <w:proofErr w:type="gramStart"/>
            <w:r w:rsidRPr="000E1A9C">
              <w:rPr>
                <w:i/>
                <w:iCs/>
              </w:rPr>
              <w:t>t</w:t>
            </w:r>
            <w:r w:rsidRPr="000E1A9C">
              <w:t>(</w:t>
            </w:r>
            <w:proofErr w:type="gramEnd"/>
            <w:r w:rsidRPr="000E1A9C">
              <w:t>101) = 0.18,</w:t>
            </w:r>
          </w:p>
          <w:p w14:paraId="1D732FBA" w14:textId="112ED8F2" w:rsidR="004E6B36" w:rsidRPr="000E1A9C" w:rsidRDefault="004E6B36" w:rsidP="00182A90">
            <w:pPr>
              <w:pStyle w:val="Tabelle"/>
            </w:pPr>
            <w:r w:rsidRPr="000E1A9C">
              <w:rPr>
                <w:i/>
                <w:iCs/>
              </w:rPr>
              <w:t>p</w:t>
            </w:r>
            <w:r w:rsidRPr="000E1A9C">
              <w:t xml:space="preserve"> = .86</w:t>
            </w:r>
          </w:p>
        </w:tc>
      </w:tr>
    </w:tbl>
    <w:p w14:paraId="02D91A6F" w14:textId="42BC1A70" w:rsidR="00B12C85" w:rsidRPr="000E1A9C" w:rsidRDefault="007E23D3" w:rsidP="00A55211">
      <w:r w:rsidRPr="007E23D3">
        <w:t xml:space="preserve">For the rating task, an ANOVA across all traits also showed no significance, </w:t>
      </w:r>
      <w:proofErr w:type="gramStart"/>
      <w:r w:rsidRPr="007E23D3">
        <w:t>F(</w:t>
      </w:r>
      <w:proofErr w:type="gramEnd"/>
      <w:r w:rsidRPr="007E23D3">
        <w:t xml:space="preserve">4, </w:t>
      </w:r>
      <w:r w:rsidR="00994365">
        <w:t>416</w:t>
      </w:r>
      <w:r w:rsidRPr="007E23D3">
        <w:t>) = 0.8</w:t>
      </w:r>
      <w:r w:rsidR="00FD6644">
        <w:t>1</w:t>
      </w:r>
      <w:r w:rsidRPr="007E23D3">
        <w:t>, p = .5</w:t>
      </w:r>
      <w:r w:rsidR="00FD6644">
        <w:t>2</w:t>
      </w:r>
      <w:r w:rsidRPr="007E23D3">
        <w:t>,</w:t>
      </w:r>
      <w:r w:rsidR="00A22A08">
        <w:t xml:space="preserve"> </w:t>
      </w:r>
      <w:r w:rsidR="00A22A08" w:rsidRPr="00A22A08">
        <w:rPr>
          <w:i/>
          <w:iCs/>
        </w:rPr>
        <w:t>η2</w:t>
      </w:r>
      <w:r w:rsidR="00A22A08">
        <w:t xml:space="preserve"> = </w:t>
      </w:r>
      <w:r w:rsidR="00D22264">
        <w:t>0.00</w:t>
      </w:r>
      <w:r w:rsidR="008B1F5D">
        <w:t>6</w:t>
      </w:r>
      <w:r w:rsidR="00AD0F98">
        <w:t xml:space="preserve">. </w:t>
      </w:r>
      <w:r w:rsidR="00A15919" w:rsidRPr="000E1A9C">
        <w:t xml:space="preserve">The </w:t>
      </w:r>
      <w:r w:rsidR="00AD0F98">
        <w:t xml:space="preserve">results of each t-test for each trait can </w:t>
      </w:r>
      <w:r w:rsidR="00A15919" w:rsidRPr="000E1A9C">
        <w:t xml:space="preserve">be seen in Table 2. Again, the ratings of the included group were compared to the ratings of the excluded group for every </w:t>
      </w:r>
      <w:r w:rsidR="00A15919" w:rsidRPr="000E1A9C">
        <w:lastRenderedPageBreak/>
        <w:t xml:space="preserve">Big Five trait using t-tests for independent groups. These analyses yielded no significant results as can be seen in Table 2. </w:t>
      </w:r>
    </w:p>
    <w:p w14:paraId="2C0A823F" w14:textId="77777777" w:rsidR="00C17DB5" w:rsidRPr="000E1A9C" w:rsidRDefault="00C17DB5" w:rsidP="009035DB">
      <w:pPr>
        <w:ind w:firstLine="0"/>
      </w:pPr>
    </w:p>
    <w:p w14:paraId="7588FC84" w14:textId="569A2DC8" w:rsidR="00016DC2" w:rsidRPr="000E1A9C" w:rsidRDefault="00016DC2" w:rsidP="00016DC2">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2</w:t>
      </w:r>
      <w:r w:rsidRPr="000E1A9C">
        <w:fldChar w:fldCharType="end"/>
      </w:r>
    </w:p>
    <w:p w14:paraId="5F59E1F0" w14:textId="23630FFE" w:rsidR="00016DC2" w:rsidRPr="000E1A9C" w:rsidRDefault="00016DC2" w:rsidP="00016DC2">
      <w:pPr>
        <w:ind w:firstLine="0"/>
        <w:rPr>
          <w:i/>
          <w:iCs/>
        </w:rPr>
      </w:pPr>
      <w:r w:rsidRPr="000E1A9C">
        <w:rPr>
          <w:i/>
          <w:iCs/>
        </w:rPr>
        <w:t xml:space="preserve">Descriptive and inferential statistics results of the rating task </w:t>
      </w:r>
      <w:proofErr w:type="gramStart"/>
      <w:r w:rsidRPr="000E1A9C">
        <w:rPr>
          <w:i/>
          <w:iCs/>
        </w:rPr>
        <w:t>analyses</w:t>
      </w:r>
      <w:proofErr w:type="gramEnd"/>
      <w:r w:rsidRPr="000E1A9C">
        <w:rPr>
          <w:i/>
          <w:iCs/>
        </w:rPr>
        <w:t>.</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0"/>
        <w:gridCol w:w="1388"/>
        <w:gridCol w:w="1398"/>
        <w:gridCol w:w="1393"/>
        <w:gridCol w:w="1376"/>
        <w:gridCol w:w="1861"/>
      </w:tblGrid>
      <w:tr w:rsidR="007D6972" w:rsidRPr="000E1A9C" w14:paraId="49E724E5" w14:textId="77777777" w:rsidTr="00182A90">
        <w:trPr>
          <w:trHeight w:val="821"/>
        </w:trPr>
        <w:tc>
          <w:tcPr>
            <w:tcW w:w="1990" w:type="dxa"/>
            <w:vMerge w:val="restart"/>
            <w:vAlign w:val="center"/>
          </w:tcPr>
          <w:p w14:paraId="41351D93" w14:textId="37EAB798" w:rsidR="007D6972" w:rsidRPr="000E1A9C" w:rsidRDefault="007D6972" w:rsidP="00182A90">
            <w:pPr>
              <w:pStyle w:val="Tabelle"/>
              <w:rPr>
                <w:b/>
                <w:bCs/>
              </w:rPr>
            </w:pPr>
            <w:r w:rsidRPr="000E1A9C">
              <w:rPr>
                <w:b/>
                <w:bCs/>
              </w:rPr>
              <w:t>Trait</w:t>
            </w:r>
          </w:p>
        </w:tc>
        <w:tc>
          <w:tcPr>
            <w:tcW w:w="2786" w:type="dxa"/>
            <w:gridSpan w:val="2"/>
            <w:vAlign w:val="center"/>
          </w:tcPr>
          <w:p w14:paraId="76F7CCE9" w14:textId="0BCFC86A" w:rsidR="007D6972" w:rsidRDefault="00756757" w:rsidP="00182A90">
            <w:pPr>
              <w:pStyle w:val="Tabelle"/>
              <w:rPr>
                <w:b/>
                <w:bCs/>
              </w:rPr>
            </w:pPr>
            <w:r>
              <w:rPr>
                <w:b/>
                <w:bCs/>
              </w:rPr>
              <w:t>Ratings</w:t>
            </w:r>
          </w:p>
          <w:p w14:paraId="309ADA51" w14:textId="52B4EE10" w:rsidR="00023A6A" w:rsidRPr="000E1A9C" w:rsidRDefault="00023A6A" w:rsidP="00182A90">
            <w:pPr>
              <w:pStyle w:val="Tabelle"/>
              <w:rPr>
                <w:b/>
                <w:bCs/>
              </w:rPr>
            </w:pPr>
            <w:r>
              <w:rPr>
                <w:b/>
                <w:bCs/>
              </w:rPr>
              <w:t>M (SD)</w:t>
            </w:r>
          </w:p>
        </w:tc>
        <w:tc>
          <w:tcPr>
            <w:tcW w:w="1393" w:type="dxa"/>
            <w:vMerge w:val="restart"/>
            <w:vAlign w:val="center"/>
          </w:tcPr>
          <w:p w14:paraId="4F2EA735" w14:textId="7EF3D964"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376" w:type="dxa"/>
            <w:vMerge w:val="restart"/>
            <w:vAlign w:val="center"/>
          </w:tcPr>
          <w:p w14:paraId="7B435E18" w14:textId="3C0D7552" w:rsidR="007D6972" w:rsidRPr="000E1A9C" w:rsidRDefault="007D6972" w:rsidP="00182A90">
            <w:pPr>
              <w:pStyle w:val="Tabelle"/>
              <w:rPr>
                <w:b/>
                <w:bCs/>
              </w:rPr>
            </w:pPr>
            <w:r w:rsidRPr="000E1A9C">
              <w:rPr>
                <w:b/>
                <w:bCs/>
              </w:rPr>
              <w:t>95% CI</w:t>
            </w:r>
          </w:p>
        </w:tc>
        <w:tc>
          <w:tcPr>
            <w:tcW w:w="1861" w:type="dxa"/>
            <w:vMerge w:val="restart"/>
            <w:vAlign w:val="center"/>
          </w:tcPr>
          <w:p w14:paraId="3FB62646" w14:textId="7DE05FFD" w:rsidR="007D6972" w:rsidRPr="000E1A9C" w:rsidRDefault="007D6972" w:rsidP="00182A90">
            <w:pPr>
              <w:pStyle w:val="Tabelle"/>
              <w:rPr>
                <w:b/>
                <w:bCs/>
              </w:rPr>
            </w:pPr>
            <w:r w:rsidRPr="000E1A9C">
              <w:rPr>
                <w:b/>
                <w:bCs/>
              </w:rPr>
              <w:t>Independent    t-test</w:t>
            </w:r>
          </w:p>
        </w:tc>
      </w:tr>
      <w:tr w:rsidR="007D6972" w:rsidRPr="000E1A9C" w14:paraId="734DBECE" w14:textId="77777777" w:rsidTr="00182A90">
        <w:trPr>
          <w:trHeight w:val="557"/>
        </w:trPr>
        <w:tc>
          <w:tcPr>
            <w:tcW w:w="1990" w:type="dxa"/>
            <w:vMerge/>
            <w:vAlign w:val="center"/>
          </w:tcPr>
          <w:p w14:paraId="4E10E71B" w14:textId="77777777" w:rsidR="007D6972" w:rsidRPr="000E1A9C" w:rsidRDefault="007D6972" w:rsidP="00182A90">
            <w:pPr>
              <w:pStyle w:val="Tabelle"/>
              <w:rPr>
                <w:b/>
                <w:bCs/>
              </w:rPr>
            </w:pPr>
          </w:p>
        </w:tc>
        <w:tc>
          <w:tcPr>
            <w:tcW w:w="1388" w:type="dxa"/>
            <w:vAlign w:val="center"/>
          </w:tcPr>
          <w:p w14:paraId="797EC40E" w14:textId="3BB8D231" w:rsidR="007D6972" w:rsidRPr="000E1A9C" w:rsidRDefault="007D6972" w:rsidP="00182A90">
            <w:pPr>
              <w:pStyle w:val="Tabelle"/>
              <w:rPr>
                <w:b/>
                <w:bCs/>
              </w:rPr>
            </w:pPr>
            <w:r w:rsidRPr="000E1A9C">
              <w:rPr>
                <w:b/>
                <w:bCs/>
              </w:rPr>
              <w:t>Inclu</w:t>
            </w:r>
            <w:r w:rsidR="00814C8C">
              <w:rPr>
                <w:b/>
                <w:bCs/>
              </w:rPr>
              <w:t>sion</w:t>
            </w:r>
          </w:p>
        </w:tc>
        <w:tc>
          <w:tcPr>
            <w:tcW w:w="1398" w:type="dxa"/>
            <w:vAlign w:val="center"/>
          </w:tcPr>
          <w:p w14:paraId="0F3457B5" w14:textId="374ED234" w:rsidR="007D6972" w:rsidRPr="000E1A9C" w:rsidRDefault="007D6972" w:rsidP="00182A90">
            <w:pPr>
              <w:pStyle w:val="Tabelle"/>
              <w:rPr>
                <w:b/>
                <w:bCs/>
              </w:rPr>
            </w:pPr>
            <w:r w:rsidRPr="000E1A9C">
              <w:rPr>
                <w:b/>
                <w:bCs/>
              </w:rPr>
              <w:t>Exclu</w:t>
            </w:r>
            <w:r w:rsidR="00814C8C">
              <w:rPr>
                <w:b/>
                <w:bCs/>
              </w:rPr>
              <w:t>sion</w:t>
            </w:r>
          </w:p>
        </w:tc>
        <w:tc>
          <w:tcPr>
            <w:tcW w:w="1393" w:type="dxa"/>
            <w:vMerge/>
            <w:vAlign w:val="center"/>
          </w:tcPr>
          <w:p w14:paraId="66156FBA" w14:textId="77777777" w:rsidR="007D6972" w:rsidRPr="000E1A9C" w:rsidRDefault="007D6972" w:rsidP="00182A90">
            <w:pPr>
              <w:spacing w:line="240" w:lineRule="auto"/>
              <w:ind w:firstLine="0"/>
              <w:jc w:val="center"/>
              <w:rPr>
                <w:b/>
                <w:bCs/>
              </w:rPr>
            </w:pPr>
          </w:p>
        </w:tc>
        <w:tc>
          <w:tcPr>
            <w:tcW w:w="1376" w:type="dxa"/>
            <w:vMerge/>
            <w:vAlign w:val="center"/>
          </w:tcPr>
          <w:p w14:paraId="5F6C1C84" w14:textId="77777777" w:rsidR="007D6972" w:rsidRPr="000E1A9C" w:rsidRDefault="007D6972" w:rsidP="00182A90">
            <w:pPr>
              <w:spacing w:line="240" w:lineRule="auto"/>
              <w:ind w:firstLine="0"/>
              <w:jc w:val="center"/>
              <w:rPr>
                <w:b/>
                <w:bCs/>
              </w:rPr>
            </w:pPr>
          </w:p>
        </w:tc>
        <w:tc>
          <w:tcPr>
            <w:tcW w:w="1861" w:type="dxa"/>
            <w:vMerge/>
            <w:vAlign w:val="center"/>
          </w:tcPr>
          <w:p w14:paraId="518EEE03" w14:textId="77777777" w:rsidR="007D6972" w:rsidRPr="000E1A9C" w:rsidRDefault="007D6972" w:rsidP="00182A90">
            <w:pPr>
              <w:spacing w:line="240" w:lineRule="auto"/>
              <w:ind w:firstLine="0"/>
              <w:jc w:val="center"/>
              <w:rPr>
                <w:b/>
                <w:bCs/>
              </w:rPr>
            </w:pPr>
          </w:p>
        </w:tc>
      </w:tr>
      <w:tr w:rsidR="00B12C85" w:rsidRPr="000E1A9C" w14:paraId="779EEA5A" w14:textId="77777777" w:rsidTr="00182A90">
        <w:trPr>
          <w:trHeight w:val="680"/>
        </w:trPr>
        <w:tc>
          <w:tcPr>
            <w:tcW w:w="1990" w:type="dxa"/>
            <w:vAlign w:val="center"/>
          </w:tcPr>
          <w:p w14:paraId="437F3A63" w14:textId="4C9543A1" w:rsidR="003A49D3" w:rsidRPr="000E1A9C" w:rsidRDefault="003A49D3" w:rsidP="00182A90">
            <w:pPr>
              <w:pStyle w:val="Tabelle"/>
            </w:pPr>
            <w:r w:rsidRPr="000E1A9C">
              <w:t>Agreeableness</w:t>
            </w:r>
          </w:p>
        </w:tc>
        <w:tc>
          <w:tcPr>
            <w:tcW w:w="1388" w:type="dxa"/>
            <w:vAlign w:val="center"/>
          </w:tcPr>
          <w:p w14:paraId="02EFAF9A" w14:textId="06A08F47" w:rsidR="003A49D3" w:rsidRPr="000E1A9C" w:rsidRDefault="003A49D3" w:rsidP="00182A90">
            <w:pPr>
              <w:pStyle w:val="Tabelle"/>
            </w:pPr>
            <w:r w:rsidRPr="000E1A9C">
              <w:t>4.12</w:t>
            </w:r>
            <w:r w:rsidR="00023A6A">
              <w:t xml:space="preserve"> (</w:t>
            </w:r>
            <w:r w:rsidRPr="000E1A9C">
              <w:t>0.6</w:t>
            </w:r>
            <w:r w:rsidR="00BA6126">
              <w:t>8</w:t>
            </w:r>
            <w:r w:rsidR="00023A6A">
              <w:t>)</w:t>
            </w:r>
          </w:p>
        </w:tc>
        <w:tc>
          <w:tcPr>
            <w:tcW w:w="1398" w:type="dxa"/>
            <w:vAlign w:val="center"/>
          </w:tcPr>
          <w:p w14:paraId="40304CEF" w14:textId="54AF4B75" w:rsidR="003A49D3" w:rsidRPr="000E1A9C" w:rsidRDefault="003A49D3" w:rsidP="00182A90">
            <w:pPr>
              <w:pStyle w:val="Tabelle"/>
            </w:pPr>
            <w:r w:rsidRPr="000E1A9C">
              <w:t>4.08</w:t>
            </w:r>
            <w:r w:rsidR="00145BF4">
              <w:t xml:space="preserve"> (</w:t>
            </w:r>
            <w:r w:rsidRPr="000E1A9C">
              <w:t>0.6</w:t>
            </w:r>
            <w:r w:rsidR="00BA6126">
              <w:t>6</w:t>
            </w:r>
            <w:r w:rsidR="00145BF4">
              <w:t>)</w:t>
            </w:r>
          </w:p>
        </w:tc>
        <w:tc>
          <w:tcPr>
            <w:tcW w:w="1393" w:type="dxa"/>
            <w:vAlign w:val="center"/>
          </w:tcPr>
          <w:p w14:paraId="40D6E3EC" w14:textId="716BC2E1" w:rsidR="003A49D3" w:rsidRPr="000E1A9C" w:rsidRDefault="00A80AF7" w:rsidP="00182A90">
            <w:pPr>
              <w:pStyle w:val="Tabelle"/>
            </w:pPr>
            <w:r w:rsidRPr="000E1A9C">
              <w:rPr>
                <w:i/>
                <w:iCs/>
              </w:rPr>
              <w:t xml:space="preserve">d </w:t>
            </w:r>
            <w:r w:rsidRPr="000E1A9C">
              <w:t>= 0.0</w:t>
            </w:r>
            <w:r w:rsidR="00BA6126">
              <w:t>6</w:t>
            </w:r>
          </w:p>
        </w:tc>
        <w:tc>
          <w:tcPr>
            <w:tcW w:w="1376" w:type="dxa"/>
            <w:vAlign w:val="center"/>
          </w:tcPr>
          <w:p w14:paraId="499156BE" w14:textId="77777777" w:rsidR="003A49D3" w:rsidRPr="000E1A9C" w:rsidRDefault="00A80AF7" w:rsidP="00182A90">
            <w:pPr>
              <w:pStyle w:val="Tabelle"/>
            </w:pPr>
            <w:r w:rsidRPr="000E1A9C">
              <w:t>-0.297,</w:t>
            </w:r>
          </w:p>
          <w:p w14:paraId="0E542700" w14:textId="06C528E7" w:rsidR="00A80AF7" w:rsidRPr="000E1A9C" w:rsidRDefault="00A80AF7" w:rsidP="00182A90">
            <w:pPr>
              <w:pStyle w:val="Tabelle"/>
            </w:pPr>
            <w:r w:rsidRPr="000E1A9C">
              <w:t>0.223</w:t>
            </w:r>
          </w:p>
        </w:tc>
        <w:tc>
          <w:tcPr>
            <w:tcW w:w="1861" w:type="dxa"/>
            <w:vAlign w:val="center"/>
          </w:tcPr>
          <w:p w14:paraId="612D28A4" w14:textId="627DC750" w:rsidR="003A49D3" w:rsidRPr="000E1A9C" w:rsidRDefault="003A49D3" w:rsidP="00182A90">
            <w:pPr>
              <w:pStyle w:val="Tabelle"/>
            </w:pPr>
            <w:proofErr w:type="gramStart"/>
            <w:r w:rsidRPr="000E1A9C">
              <w:rPr>
                <w:i/>
                <w:iCs/>
              </w:rPr>
              <w:t>t</w:t>
            </w:r>
            <w:r w:rsidRPr="000E1A9C">
              <w:t>(</w:t>
            </w:r>
            <w:proofErr w:type="gramEnd"/>
            <w:r w:rsidRPr="000E1A9C">
              <w:t xml:space="preserve">101) = -0.28, </w:t>
            </w:r>
          </w:p>
          <w:p w14:paraId="18044A31" w14:textId="726943F8" w:rsidR="003A49D3" w:rsidRPr="000E1A9C" w:rsidRDefault="003A49D3" w:rsidP="00182A90">
            <w:pPr>
              <w:pStyle w:val="Tabelle"/>
            </w:pPr>
            <w:r w:rsidRPr="000E1A9C">
              <w:rPr>
                <w:i/>
                <w:iCs/>
              </w:rPr>
              <w:t>p</w:t>
            </w:r>
            <w:r w:rsidRPr="000E1A9C">
              <w:t xml:space="preserve"> = .78</w:t>
            </w:r>
          </w:p>
        </w:tc>
      </w:tr>
      <w:tr w:rsidR="00B12C85" w:rsidRPr="000E1A9C" w14:paraId="1AB7E297" w14:textId="77777777" w:rsidTr="00182A90">
        <w:trPr>
          <w:trHeight w:val="680"/>
        </w:trPr>
        <w:tc>
          <w:tcPr>
            <w:tcW w:w="1990" w:type="dxa"/>
            <w:vAlign w:val="center"/>
          </w:tcPr>
          <w:p w14:paraId="26917383" w14:textId="2581EED8" w:rsidR="003A49D3" w:rsidRPr="000E1A9C" w:rsidRDefault="003A49D3" w:rsidP="00182A90">
            <w:pPr>
              <w:pStyle w:val="Tabelle"/>
            </w:pPr>
            <w:r w:rsidRPr="000E1A9C">
              <w:t>Conscientiousness</w:t>
            </w:r>
          </w:p>
        </w:tc>
        <w:tc>
          <w:tcPr>
            <w:tcW w:w="1388" w:type="dxa"/>
            <w:vAlign w:val="center"/>
          </w:tcPr>
          <w:p w14:paraId="350922F6" w14:textId="2805DC2F" w:rsidR="003A49D3" w:rsidRPr="000E1A9C" w:rsidRDefault="003A49D3" w:rsidP="00182A90">
            <w:pPr>
              <w:pStyle w:val="Tabelle"/>
            </w:pPr>
            <w:r w:rsidRPr="000E1A9C">
              <w:t>4.32</w:t>
            </w:r>
            <w:r w:rsidR="00023A6A">
              <w:t xml:space="preserve"> (</w:t>
            </w:r>
            <w:r w:rsidRPr="000E1A9C">
              <w:t>0.80</w:t>
            </w:r>
            <w:r w:rsidR="00023A6A">
              <w:t>)</w:t>
            </w:r>
          </w:p>
        </w:tc>
        <w:tc>
          <w:tcPr>
            <w:tcW w:w="1398" w:type="dxa"/>
            <w:vAlign w:val="center"/>
          </w:tcPr>
          <w:p w14:paraId="3A8EFDF3" w14:textId="63D7E1D1" w:rsidR="003A49D3" w:rsidRPr="000E1A9C" w:rsidRDefault="003A49D3" w:rsidP="00182A90">
            <w:pPr>
              <w:pStyle w:val="Tabelle"/>
            </w:pPr>
            <w:r w:rsidRPr="000E1A9C">
              <w:t>4.23</w:t>
            </w:r>
            <w:r w:rsidR="00145BF4">
              <w:t xml:space="preserve"> (</w:t>
            </w:r>
            <w:r w:rsidRPr="000E1A9C">
              <w:t>0.6</w:t>
            </w:r>
            <w:r w:rsidR="00BA6126">
              <w:t>5</w:t>
            </w:r>
            <w:r w:rsidR="00145BF4">
              <w:t>)</w:t>
            </w:r>
          </w:p>
        </w:tc>
        <w:tc>
          <w:tcPr>
            <w:tcW w:w="1393" w:type="dxa"/>
            <w:vAlign w:val="center"/>
          </w:tcPr>
          <w:p w14:paraId="0D5FA341" w14:textId="1B4AA747" w:rsidR="003A49D3" w:rsidRPr="000E1A9C" w:rsidRDefault="00A80AF7" w:rsidP="00182A90">
            <w:pPr>
              <w:pStyle w:val="Tabelle"/>
            </w:pPr>
            <w:r w:rsidRPr="000E1A9C">
              <w:rPr>
                <w:i/>
                <w:iCs/>
              </w:rPr>
              <w:t xml:space="preserve">d </w:t>
            </w:r>
            <w:r w:rsidRPr="000E1A9C">
              <w:t>= 0.1</w:t>
            </w:r>
            <w:r w:rsidR="00BA6126">
              <w:t>3</w:t>
            </w:r>
          </w:p>
        </w:tc>
        <w:tc>
          <w:tcPr>
            <w:tcW w:w="1376" w:type="dxa"/>
            <w:vAlign w:val="center"/>
          </w:tcPr>
          <w:p w14:paraId="46C0C904" w14:textId="77777777" w:rsidR="003A49D3" w:rsidRPr="000E1A9C" w:rsidRDefault="00A80AF7" w:rsidP="00182A90">
            <w:pPr>
              <w:pStyle w:val="Tabelle"/>
            </w:pPr>
            <w:r w:rsidRPr="000E1A9C">
              <w:t>-0.378,</w:t>
            </w:r>
          </w:p>
          <w:p w14:paraId="4BF7D6CF" w14:textId="1FA7CEA8" w:rsidR="00A80AF7" w:rsidRPr="000E1A9C" w:rsidRDefault="00A80AF7" w:rsidP="00182A90">
            <w:pPr>
              <w:pStyle w:val="Tabelle"/>
            </w:pPr>
            <w:r w:rsidRPr="000E1A9C">
              <w:t>0.191</w:t>
            </w:r>
          </w:p>
        </w:tc>
        <w:tc>
          <w:tcPr>
            <w:tcW w:w="1861" w:type="dxa"/>
            <w:vAlign w:val="center"/>
          </w:tcPr>
          <w:p w14:paraId="48253181" w14:textId="4D68E3CC" w:rsidR="003A49D3" w:rsidRPr="000E1A9C" w:rsidRDefault="003A49D3" w:rsidP="00182A90">
            <w:pPr>
              <w:pStyle w:val="Tabelle"/>
            </w:pPr>
            <w:proofErr w:type="gramStart"/>
            <w:r w:rsidRPr="000E1A9C">
              <w:rPr>
                <w:i/>
                <w:iCs/>
              </w:rPr>
              <w:t>t</w:t>
            </w:r>
            <w:r w:rsidRPr="000E1A9C">
              <w:t>(</w:t>
            </w:r>
            <w:proofErr w:type="gramEnd"/>
            <w:r w:rsidRPr="000E1A9C">
              <w:t xml:space="preserve">94) = -0.65, </w:t>
            </w:r>
          </w:p>
          <w:p w14:paraId="1AB1312A" w14:textId="4B616F9D" w:rsidR="003A49D3" w:rsidRPr="000E1A9C" w:rsidRDefault="003A49D3" w:rsidP="00182A90">
            <w:pPr>
              <w:pStyle w:val="Tabelle"/>
            </w:pPr>
            <w:r w:rsidRPr="000E1A9C">
              <w:rPr>
                <w:i/>
                <w:iCs/>
              </w:rPr>
              <w:t>p</w:t>
            </w:r>
            <w:r w:rsidRPr="000E1A9C">
              <w:t xml:space="preserve"> = .5</w:t>
            </w:r>
            <w:r w:rsidR="00BA6126">
              <w:t>2</w:t>
            </w:r>
          </w:p>
        </w:tc>
      </w:tr>
      <w:tr w:rsidR="00B12C85" w:rsidRPr="000E1A9C" w14:paraId="0ABF5885" w14:textId="77777777" w:rsidTr="00182A90">
        <w:trPr>
          <w:trHeight w:val="680"/>
        </w:trPr>
        <w:tc>
          <w:tcPr>
            <w:tcW w:w="1990" w:type="dxa"/>
            <w:vAlign w:val="center"/>
          </w:tcPr>
          <w:p w14:paraId="1B7C7587" w14:textId="64A55E42" w:rsidR="003A49D3" w:rsidRPr="000E1A9C" w:rsidRDefault="003A49D3" w:rsidP="00182A90">
            <w:pPr>
              <w:pStyle w:val="Tabelle"/>
            </w:pPr>
            <w:r w:rsidRPr="000E1A9C">
              <w:t>Extraversion</w:t>
            </w:r>
          </w:p>
        </w:tc>
        <w:tc>
          <w:tcPr>
            <w:tcW w:w="1388" w:type="dxa"/>
            <w:vAlign w:val="center"/>
          </w:tcPr>
          <w:p w14:paraId="10B57824" w14:textId="4F932005" w:rsidR="003A49D3" w:rsidRPr="000E1A9C" w:rsidRDefault="003A49D3" w:rsidP="00182A90">
            <w:pPr>
              <w:pStyle w:val="Tabelle"/>
            </w:pPr>
            <w:r w:rsidRPr="000E1A9C">
              <w:t>4.57</w:t>
            </w:r>
            <w:r w:rsidR="00023A6A">
              <w:t xml:space="preserve"> (</w:t>
            </w:r>
            <w:r w:rsidRPr="000E1A9C">
              <w:t>0.81</w:t>
            </w:r>
            <w:r w:rsidR="00023A6A">
              <w:t>)</w:t>
            </w:r>
          </w:p>
        </w:tc>
        <w:tc>
          <w:tcPr>
            <w:tcW w:w="1398" w:type="dxa"/>
            <w:vAlign w:val="center"/>
          </w:tcPr>
          <w:p w14:paraId="1CCEA41E" w14:textId="2AE97278" w:rsidR="003A49D3" w:rsidRPr="000E1A9C" w:rsidRDefault="003A49D3" w:rsidP="00182A90">
            <w:pPr>
              <w:pStyle w:val="Tabelle"/>
            </w:pPr>
            <w:r w:rsidRPr="000E1A9C">
              <w:t>4.74</w:t>
            </w:r>
            <w:r w:rsidR="00145BF4">
              <w:t xml:space="preserve"> (</w:t>
            </w:r>
            <w:r w:rsidRPr="000E1A9C">
              <w:t>0.6</w:t>
            </w:r>
            <w:r w:rsidR="00BA6126">
              <w:t>4</w:t>
            </w:r>
            <w:r w:rsidR="00145BF4">
              <w:t>)</w:t>
            </w:r>
          </w:p>
        </w:tc>
        <w:tc>
          <w:tcPr>
            <w:tcW w:w="1393" w:type="dxa"/>
            <w:vAlign w:val="center"/>
          </w:tcPr>
          <w:p w14:paraId="7DF59CD6" w14:textId="1A000AD0" w:rsidR="003A49D3" w:rsidRPr="000E1A9C" w:rsidRDefault="00A80AF7" w:rsidP="00182A90">
            <w:pPr>
              <w:pStyle w:val="Tabelle"/>
            </w:pPr>
            <w:r w:rsidRPr="000E1A9C">
              <w:rPr>
                <w:i/>
                <w:iCs/>
              </w:rPr>
              <w:t xml:space="preserve">d </w:t>
            </w:r>
            <w:r w:rsidRPr="000E1A9C">
              <w:t>= 0.24</w:t>
            </w:r>
          </w:p>
        </w:tc>
        <w:tc>
          <w:tcPr>
            <w:tcW w:w="1376" w:type="dxa"/>
            <w:vAlign w:val="center"/>
          </w:tcPr>
          <w:p w14:paraId="3C68C55F" w14:textId="77777777" w:rsidR="003A49D3" w:rsidRPr="000E1A9C" w:rsidRDefault="00A80AF7" w:rsidP="00182A90">
            <w:pPr>
              <w:pStyle w:val="Tabelle"/>
            </w:pPr>
            <w:r w:rsidRPr="000E1A9C">
              <w:t>-0.110,</w:t>
            </w:r>
          </w:p>
          <w:p w14:paraId="47C12261" w14:textId="6077DEE4" w:rsidR="00A80AF7" w:rsidRPr="000E1A9C" w:rsidRDefault="00A80AF7" w:rsidP="00182A90">
            <w:pPr>
              <w:pStyle w:val="Tabelle"/>
            </w:pPr>
            <w:r w:rsidRPr="000E1A9C">
              <w:t>0.462</w:t>
            </w:r>
          </w:p>
        </w:tc>
        <w:tc>
          <w:tcPr>
            <w:tcW w:w="1861" w:type="dxa"/>
            <w:vAlign w:val="center"/>
          </w:tcPr>
          <w:p w14:paraId="4E967792" w14:textId="7DF8AAE6" w:rsidR="003A49D3" w:rsidRPr="000E1A9C" w:rsidRDefault="003A49D3" w:rsidP="00182A90">
            <w:pPr>
              <w:pStyle w:val="Tabelle"/>
            </w:pPr>
            <w:proofErr w:type="gramStart"/>
            <w:r w:rsidRPr="000E1A9C">
              <w:rPr>
                <w:i/>
                <w:iCs/>
              </w:rPr>
              <w:t>t</w:t>
            </w:r>
            <w:r w:rsidRPr="000E1A9C">
              <w:t>(</w:t>
            </w:r>
            <w:proofErr w:type="gramEnd"/>
            <w:r w:rsidRPr="000E1A9C">
              <w:t xml:space="preserve">93) = 1.22, </w:t>
            </w:r>
          </w:p>
          <w:p w14:paraId="3E7ADEBA" w14:textId="7403B0E0" w:rsidR="003A49D3" w:rsidRPr="000E1A9C" w:rsidRDefault="003A49D3" w:rsidP="00182A90">
            <w:pPr>
              <w:pStyle w:val="Tabelle"/>
            </w:pPr>
            <w:r w:rsidRPr="000E1A9C">
              <w:rPr>
                <w:i/>
                <w:iCs/>
              </w:rPr>
              <w:t>p</w:t>
            </w:r>
            <w:r w:rsidRPr="000E1A9C">
              <w:t xml:space="preserve"> = .2</w:t>
            </w:r>
            <w:r w:rsidR="00BA6126">
              <w:t>3</w:t>
            </w:r>
          </w:p>
        </w:tc>
      </w:tr>
      <w:tr w:rsidR="00B12C85" w:rsidRPr="000E1A9C" w14:paraId="583659E5" w14:textId="77777777" w:rsidTr="00182A90">
        <w:trPr>
          <w:trHeight w:val="680"/>
        </w:trPr>
        <w:tc>
          <w:tcPr>
            <w:tcW w:w="1990" w:type="dxa"/>
            <w:vAlign w:val="center"/>
          </w:tcPr>
          <w:p w14:paraId="69B39CB6" w14:textId="74E5884D" w:rsidR="003A49D3" w:rsidRPr="000E1A9C" w:rsidRDefault="003A49D3" w:rsidP="00182A90">
            <w:pPr>
              <w:pStyle w:val="Tabelle"/>
            </w:pPr>
            <w:r w:rsidRPr="000E1A9C">
              <w:t>Neuroticism</w:t>
            </w:r>
          </w:p>
        </w:tc>
        <w:tc>
          <w:tcPr>
            <w:tcW w:w="1388" w:type="dxa"/>
            <w:vAlign w:val="center"/>
          </w:tcPr>
          <w:p w14:paraId="2A8FED60" w14:textId="0D7D3136" w:rsidR="003A49D3" w:rsidRPr="000E1A9C" w:rsidRDefault="003A49D3" w:rsidP="00182A90">
            <w:pPr>
              <w:pStyle w:val="Tabelle"/>
            </w:pPr>
            <w:r w:rsidRPr="000E1A9C">
              <w:t>4.08</w:t>
            </w:r>
            <w:r w:rsidR="00023A6A">
              <w:t xml:space="preserve"> (</w:t>
            </w:r>
            <w:r w:rsidRPr="000E1A9C">
              <w:t>0.70</w:t>
            </w:r>
            <w:r w:rsidR="00023A6A">
              <w:t>)</w:t>
            </w:r>
          </w:p>
        </w:tc>
        <w:tc>
          <w:tcPr>
            <w:tcW w:w="1398" w:type="dxa"/>
            <w:vAlign w:val="center"/>
          </w:tcPr>
          <w:p w14:paraId="6E924DFE" w14:textId="1E986282" w:rsidR="003A49D3" w:rsidRPr="000E1A9C" w:rsidRDefault="003A49D3" w:rsidP="00182A90">
            <w:pPr>
              <w:pStyle w:val="Tabelle"/>
            </w:pPr>
            <w:r w:rsidRPr="000E1A9C">
              <w:t>3.94</w:t>
            </w:r>
            <w:r w:rsidR="00145BF4">
              <w:t xml:space="preserve"> (</w:t>
            </w:r>
            <w:r w:rsidRPr="000E1A9C">
              <w:t>0.80</w:t>
            </w:r>
            <w:r w:rsidR="00145BF4">
              <w:t>)</w:t>
            </w:r>
          </w:p>
        </w:tc>
        <w:tc>
          <w:tcPr>
            <w:tcW w:w="1393" w:type="dxa"/>
            <w:vAlign w:val="center"/>
          </w:tcPr>
          <w:p w14:paraId="48D4C1C4" w14:textId="0EAB9400" w:rsidR="003A49D3" w:rsidRPr="000E1A9C" w:rsidRDefault="00A80AF7" w:rsidP="00182A90">
            <w:pPr>
              <w:pStyle w:val="Tabelle"/>
            </w:pPr>
            <w:r w:rsidRPr="000E1A9C">
              <w:rPr>
                <w:i/>
                <w:iCs/>
              </w:rPr>
              <w:t xml:space="preserve">d </w:t>
            </w:r>
            <w:r w:rsidRPr="000E1A9C">
              <w:t>= 0.17</w:t>
            </w:r>
          </w:p>
        </w:tc>
        <w:tc>
          <w:tcPr>
            <w:tcW w:w="1376" w:type="dxa"/>
            <w:vAlign w:val="center"/>
          </w:tcPr>
          <w:p w14:paraId="405A1ECB" w14:textId="77777777" w:rsidR="003A49D3" w:rsidRPr="000E1A9C" w:rsidRDefault="00A80AF7" w:rsidP="00182A90">
            <w:pPr>
              <w:pStyle w:val="Tabelle"/>
            </w:pPr>
            <w:r w:rsidRPr="000E1A9C">
              <w:t>-0.423,</w:t>
            </w:r>
          </w:p>
          <w:p w14:paraId="501EF22D" w14:textId="3D58F161" w:rsidR="00A80AF7" w:rsidRPr="000E1A9C" w:rsidRDefault="00A80AF7" w:rsidP="00182A90">
            <w:pPr>
              <w:pStyle w:val="Tabelle"/>
            </w:pPr>
            <w:r w:rsidRPr="000E1A9C">
              <w:t>0.162</w:t>
            </w:r>
          </w:p>
        </w:tc>
        <w:tc>
          <w:tcPr>
            <w:tcW w:w="1861" w:type="dxa"/>
            <w:vAlign w:val="center"/>
          </w:tcPr>
          <w:p w14:paraId="16D80D1A" w14:textId="5750C192" w:rsidR="003A49D3" w:rsidRPr="000E1A9C" w:rsidRDefault="003A49D3" w:rsidP="00182A90">
            <w:pPr>
              <w:pStyle w:val="Tabelle"/>
            </w:pPr>
            <w:proofErr w:type="gramStart"/>
            <w:r w:rsidRPr="000E1A9C">
              <w:rPr>
                <w:i/>
                <w:iCs/>
              </w:rPr>
              <w:t>t</w:t>
            </w:r>
            <w:r w:rsidRPr="000E1A9C">
              <w:t>(</w:t>
            </w:r>
            <w:proofErr w:type="gramEnd"/>
            <w:r w:rsidRPr="000E1A9C">
              <w:t xml:space="preserve">102) = -0.89, </w:t>
            </w:r>
          </w:p>
          <w:p w14:paraId="7DC70C78" w14:textId="4CA56F38" w:rsidR="003A49D3" w:rsidRPr="000E1A9C" w:rsidRDefault="003A49D3" w:rsidP="00182A90">
            <w:pPr>
              <w:pStyle w:val="Tabelle"/>
            </w:pPr>
            <w:r w:rsidRPr="000E1A9C">
              <w:rPr>
                <w:i/>
                <w:iCs/>
              </w:rPr>
              <w:t>p</w:t>
            </w:r>
            <w:r w:rsidRPr="000E1A9C">
              <w:t xml:space="preserve"> = .3</w:t>
            </w:r>
            <w:r w:rsidR="00BA6126">
              <w:t>8</w:t>
            </w:r>
          </w:p>
        </w:tc>
      </w:tr>
      <w:tr w:rsidR="00B12C85" w:rsidRPr="000E1A9C" w14:paraId="5A9D359D" w14:textId="77777777" w:rsidTr="00182A90">
        <w:trPr>
          <w:trHeight w:val="680"/>
        </w:trPr>
        <w:tc>
          <w:tcPr>
            <w:tcW w:w="1990" w:type="dxa"/>
            <w:vAlign w:val="center"/>
          </w:tcPr>
          <w:p w14:paraId="38237B3C" w14:textId="59CE7819" w:rsidR="003A49D3" w:rsidRPr="000E1A9C" w:rsidRDefault="003A49D3" w:rsidP="00182A90">
            <w:pPr>
              <w:pStyle w:val="Tabelle"/>
            </w:pPr>
            <w:r w:rsidRPr="000E1A9C">
              <w:t>Openness</w:t>
            </w:r>
          </w:p>
        </w:tc>
        <w:tc>
          <w:tcPr>
            <w:tcW w:w="1388" w:type="dxa"/>
            <w:vAlign w:val="center"/>
          </w:tcPr>
          <w:p w14:paraId="443B8CDB" w14:textId="6D7002EF" w:rsidR="003A49D3" w:rsidRPr="000E1A9C" w:rsidRDefault="003A49D3" w:rsidP="00182A90">
            <w:pPr>
              <w:pStyle w:val="Tabelle"/>
            </w:pPr>
            <w:r w:rsidRPr="000E1A9C">
              <w:t>3.77</w:t>
            </w:r>
            <w:r w:rsidR="00023A6A">
              <w:t xml:space="preserve"> (</w:t>
            </w:r>
            <w:r w:rsidRPr="000E1A9C">
              <w:t>0.74</w:t>
            </w:r>
            <w:r w:rsidR="00023A6A">
              <w:t>)</w:t>
            </w:r>
          </w:p>
        </w:tc>
        <w:tc>
          <w:tcPr>
            <w:tcW w:w="1398" w:type="dxa"/>
            <w:vAlign w:val="center"/>
          </w:tcPr>
          <w:p w14:paraId="3B978227" w14:textId="2BF84084" w:rsidR="003A49D3" w:rsidRPr="000E1A9C" w:rsidRDefault="003A49D3" w:rsidP="00182A90">
            <w:pPr>
              <w:pStyle w:val="Tabelle"/>
            </w:pPr>
            <w:r w:rsidRPr="000E1A9C">
              <w:t>3.88</w:t>
            </w:r>
            <w:r w:rsidR="00145BF4">
              <w:t xml:space="preserve"> (</w:t>
            </w:r>
            <w:r w:rsidRPr="000E1A9C">
              <w:t>0.70</w:t>
            </w:r>
            <w:r w:rsidR="00145BF4">
              <w:t>)</w:t>
            </w:r>
          </w:p>
        </w:tc>
        <w:tc>
          <w:tcPr>
            <w:tcW w:w="1393" w:type="dxa"/>
            <w:vAlign w:val="center"/>
          </w:tcPr>
          <w:p w14:paraId="7CF0E659" w14:textId="67596D95" w:rsidR="003A49D3" w:rsidRPr="000E1A9C" w:rsidRDefault="00A80AF7" w:rsidP="00182A90">
            <w:pPr>
              <w:pStyle w:val="Tabelle"/>
            </w:pPr>
            <w:r w:rsidRPr="000E1A9C">
              <w:rPr>
                <w:i/>
                <w:iCs/>
              </w:rPr>
              <w:t xml:space="preserve">d </w:t>
            </w:r>
            <w:r w:rsidRPr="000E1A9C">
              <w:t>= 0.15</w:t>
            </w:r>
          </w:p>
        </w:tc>
        <w:tc>
          <w:tcPr>
            <w:tcW w:w="1376" w:type="dxa"/>
            <w:vAlign w:val="center"/>
          </w:tcPr>
          <w:p w14:paraId="6364BE5B" w14:textId="77777777" w:rsidR="003A49D3" w:rsidRPr="000E1A9C" w:rsidRDefault="00A80AF7" w:rsidP="00182A90">
            <w:pPr>
              <w:pStyle w:val="Tabelle"/>
            </w:pPr>
            <w:r w:rsidRPr="000E1A9C">
              <w:t>-0.171,</w:t>
            </w:r>
          </w:p>
          <w:p w14:paraId="2BD75929" w14:textId="665844CD" w:rsidR="00A80AF7" w:rsidRPr="000E1A9C" w:rsidRDefault="00A80AF7" w:rsidP="00182A90">
            <w:pPr>
              <w:pStyle w:val="Tabelle"/>
            </w:pPr>
            <w:r w:rsidRPr="000E1A9C">
              <w:t>0.391</w:t>
            </w:r>
          </w:p>
        </w:tc>
        <w:tc>
          <w:tcPr>
            <w:tcW w:w="1861" w:type="dxa"/>
            <w:vAlign w:val="center"/>
          </w:tcPr>
          <w:p w14:paraId="1A279364" w14:textId="4E3D9704" w:rsidR="003A49D3" w:rsidRPr="000E1A9C" w:rsidRDefault="003A49D3" w:rsidP="00182A90">
            <w:pPr>
              <w:pStyle w:val="Tabelle"/>
            </w:pPr>
            <w:proofErr w:type="gramStart"/>
            <w:r w:rsidRPr="000E1A9C">
              <w:rPr>
                <w:i/>
                <w:iCs/>
              </w:rPr>
              <w:t>t</w:t>
            </w:r>
            <w:r w:rsidRPr="000E1A9C">
              <w:t>(</w:t>
            </w:r>
            <w:proofErr w:type="gramEnd"/>
            <w:r w:rsidRPr="000E1A9C">
              <w:t xml:space="preserve">100) = 0.77, </w:t>
            </w:r>
          </w:p>
          <w:p w14:paraId="3E68EEC8" w14:textId="01A89C47" w:rsidR="003A49D3" w:rsidRPr="000E1A9C" w:rsidRDefault="003A49D3" w:rsidP="00182A90">
            <w:pPr>
              <w:pStyle w:val="Tabelle"/>
            </w:pPr>
            <w:r w:rsidRPr="000E1A9C">
              <w:rPr>
                <w:i/>
                <w:iCs/>
              </w:rPr>
              <w:t>p</w:t>
            </w:r>
            <w:r w:rsidRPr="000E1A9C">
              <w:t xml:space="preserve"> = .44</w:t>
            </w:r>
          </w:p>
        </w:tc>
      </w:tr>
    </w:tbl>
    <w:p w14:paraId="10CECECA" w14:textId="5175F560" w:rsidR="00573F7D" w:rsidRDefault="00CC53C6" w:rsidP="00C17DB5">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bookmarkStart w:id="152" w:name="_Toc73605388"/>
      <w:r w:rsidRPr="000E1A9C">
        <w:t>Additionally, to the main analyses of hypotheses, a</w:t>
      </w:r>
      <w:r w:rsidR="000D1705" w:rsidRPr="000E1A9C">
        <w:t xml:space="preserve"> two-way</w:t>
      </w:r>
      <w:r w:rsidRPr="000E1A9C">
        <w:t xml:space="preserve"> ANOVA analysis was conducted for the rating task, with the direction of trait manipulation as one factor. The results are depicted in </w:t>
      </w:r>
      <w:r w:rsidR="00510E98">
        <w:t>T</w:t>
      </w:r>
      <w:r w:rsidRPr="000E1A9C">
        <w:t>able</w:t>
      </w:r>
      <w:r w:rsidR="00510E98">
        <w:t xml:space="preserve"> 3</w:t>
      </w:r>
      <w:r w:rsidRPr="000E1A9C">
        <w:t xml:space="preserve">. </w:t>
      </w:r>
      <w:r w:rsidR="00510E98" w:rsidRPr="00510E98">
        <w:t>None of the</w:t>
      </w:r>
      <w:r w:rsidR="00B06422">
        <w:t>m</w:t>
      </w:r>
      <w:r w:rsidR="00510E98" w:rsidRPr="00510E98">
        <w:t xml:space="preserve"> were significant, suggesting that the trait manipulation had no effect on the ratings.</w:t>
      </w:r>
    </w:p>
    <w:p w14:paraId="2F35A0E5" w14:textId="42970E37" w:rsidR="007E23D3" w:rsidRDefault="007E23D3" w:rsidP="000D1705">
      <w:pPr>
        <w:pStyle w:val="Beschriftung"/>
        <w:keepNext/>
      </w:pPr>
    </w:p>
    <w:p w14:paraId="38093683" w14:textId="77777777" w:rsidR="007E23D3" w:rsidRPr="007E23D3" w:rsidRDefault="007E23D3" w:rsidP="007E23D3"/>
    <w:p w14:paraId="47D26681" w14:textId="44208907" w:rsidR="000D1705" w:rsidRPr="000E1A9C" w:rsidRDefault="000D1705" w:rsidP="000D1705">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006024CA">
        <w:rPr>
          <w:noProof/>
        </w:rPr>
        <w:t>3</w:t>
      </w:r>
      <w:r w:rsidRPr="000E1A9C">
        <w:fldChar w:fldCharType="end"/>
      </w:r>
    </w:p>
    <w:p w14:paraId="471C4985" w14:textId="6EF654B4" w:rsidR="000D1705" w:rsidRPr="000E1A9C" w:rsidRDefault="000D1705" w:rsidP="000D1705">
      <w:pPr>
        <w:ind w:firstLine="0"/>
        <w:rPr>
          <w:i/>
          <w:iCs/>
        </w:rPr>
      </w:pPr>
      <w:r w:rsidRPr="000E1A9C">
        <w:rPr>
          <w:i/>
          <w:iCs/>
        </w:rPr>
        <w:t>Inferential statistics results of the two-way ANOVA.</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2352"/>
        <w:gridCol w:w="1843"/>
      </w:tblGrid>
      <w:tr w:rsidR="008E5E97" w:rsidRPr="000E1A9C" w14:paraId="28AE4DE1" w14:textId="77777777" w:rsidTr="00182A90">
        <w:trPr>
          <w:trHeight w:val="679"/>
        </w:trPr>
        <w:tc>
          <w:tcPr>
            <w:tcW w:w="2006" w:type="dxa"/>
            <w:vAlign w:val="center"/>
          </w:tcPr>
          <w:p w14:paraId="774FADE0" w14:textId="4ED2E272" w:rsidR="008E5E97" w:rsidRPr="000E1A9C" w:rsidRDefault="008E5E97" w:rsidP="00182A90">
            <w:pPr>
              <w:pStyle w:val="Tabelle"/>
              <w:rPr>
                <w:b/>
                <w:bCs/>
              </w:rPr>
            </w:pPr>
            <w:r w:rsidRPr="000E1A9C">
              <w:rPr>
                <w:b/>
                <w:bCs/>
              </w:rPr>
              <w:t>Trait</w:t>
            </w:r>
          </w:p>
        </w:tc>
        <w:tc>
          <w:tcPr>
            <w:tcW w:w="1879" w:type="dxa"/>
            <w:vAlign w:val="center"/>
          </w:tcPr>
          <w:p w14:paraId="0D88B1A8" w14:textId="571C4DD0" w:rsidR="008E5E97" w:rsidRPr="000E1A9C" w:rsidRDefault="008E5E97" w:rsidP="00182A90">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2352" w:type="dxa"/>
            <w:vAlign w:val="center"/>
          </w:tcPr>
          <w:p w14:paraId="46CE699A" w14:textId="7F40C3D0" w:rsidR="008E5E97" w:rsidRPr="000E1A9C" w:rsidRDefault="008E5E97" w:rsidP="00182A90">
            <w:pPr>
              <w:pStyle w:val="Tabelle"/>
              <w:rPr>
                <w:b/>
                <w:bCs/>
              </w:rPr>
            </w:pPr>
            <w:r w:rsidRPr="000E1A9C">
              <w:rPr>
                <w:b/>
                <w:bCs/>
              </w:rPr>
              <w:t>F-</w:t>
            </w:r>
            <w:r w:rsidR="00064662" w:rsidRPr="000E1A9C">
              <w:rPr>
                <w:b/>
                <w:bCs/>
              </w:rPr>
              <w:t>statistic</w:t>
            </w:r>
          </w:p>
        </w:tc>
        <w:tc>
          <w:tcPr>
            <w:tcW w:w="1843" w:type="dxa"/>
            <w:vAlign w:val="center"/>
          </w:tcPr>
          <w:p w14:paraId="77B62344" w14:textId="1DE7487F" w:rsidR="008E5E97" w:rsidRPr="000E1A9C" w:rsidRDefault="008E5E97" w:rsidP="00182A90">
            <w:pPr>
              <w:pStyle w:val="Tabelle"/>
              <w:rPr>
                <w:b/>
                <w:bCs/>
              </w:rPr>
            </w:pPr>
            <w:r w:rsidRPr="000E1A9C">
              <w:rPr>
                <w:b/>
                <w:bCs/>
              </w:rPr>
              <w:t>p-value</w:t>
            </w:r>
          </w:p>
        </w:tc>
      </w:tr>
      <w:tr w:rsidR="008E5E97" w:rsidRPr="000E1A9C" w14:paraId="49A5DAF6" w14:textId="77777777" w:rsidTr="00182A90">
        <w:trPr>
          <w:trHeight w:val="567"/>
        </w:trPr>
        <w:tc>
          <w:tcPr>
            <w:tcW w:w="2006" w:type="dxa"/>
            <w:vAlign w:val="center"/>
          </w:tcPr>
          <w:p w14:paraId="41EE6CE8" w14:textId="6FF2347C" w:rsidR="008E5E97" w:rsidRPr="000E1A9C" w:rsidRDefault="008E5E97" w:rsidP="00182A90">
            <w:pPr>
              <w:pStyle w:val="Tabelle"/>
            </w:pPr>
            <w:r w:rsidRPr="000E1A9C">
              <w:t>Agreeableness</w:t>
            </w:r>
          </w:p>
        </w:tc>
        <w:tc>
          <w:tcPr>
            <w:tcW w:w="1879" w:type="dxa"/>
            <w:vAlign w:val="center"/>
          </w:tcPr>
          <w:p w14:paraId="32D7923E" w14:textId="7B67891A" w:rsidR="008E5E97" w:rsidRPr="00645DEC" w:rsidRDefault="00580E80" w:rsidP="00182A90">
            <w:pPr>
              <w:pStyle w:val="Tabelle"/>
              <w:rPr>
                <w:vertAlign w:val="superscript"/>
              </w:rPr>
            </w:pPr>
            <w:r w:rsidRPr="000E1A9C">
              <w:rPr>
                <w:i/>
                <w:iCs/>
              </w:rPr>
              <w:t xml:space="preserve">η2 </w:t>
            </w:r>
            <w:r w:rsidRPr="000E1A9C">
              <w:t xml:space="preserve">= </w:t>
            </w:r>
            <w:r w:rsidR="00D22264">
              <w:t>0.007</w:t>
            </w:r>
          </w:p>
        </w:tc>
        <w:tc>
          <w:tcPr>
            <w:tcW w:w="2352" w:type="dxa"/>
            <w:vAlign w:val="center"/>
          </w:tcPr>
          <w:p w14:paraId="72D4D4A6" w14:textId="7B80A311" w:rsidR="008E5E97" w:rsidRPr="000E1A9C" w:rsidRDefault="00225496" w:rsidP="00182A90">
            <w:pPr>
              <w:pStyle w:val="Tabelle"/>
            </w:pPr>
            <w:proofErr w:type="gramStart"/>
            <w:r w:rsidRPr="000E1A9C">
              <w:rPr>
                <w:i/>
                <w:iCs/>
              </w:rPr>
              <w:t>F</w:t>
            </w:r>
            <w:r w:rsidRPr="000E1A9C">
              <w:t>(</w:t>
            </w:r>
            <w:proofErr w:type="gramEnd"/>
            <w:r w:rsidR="00565495" w:rsidRPr="000E1A9C">
              <w:t xml:space="preserve">1, </w:t>
            </w:r>
            <w:r w:rsidR="00E2124F" w:rsidRPr="00E2124F">
              <w:t>208</w:t>
            </w:r>
            <w:r w:rsidR="00565495" w:rsidRPr="000E1A9C">
              <w:t xml:space="preserve">) = </w:t>
            </w:r>
            <w:r w:rsidR="00E2124F" w:rsidRPr="00E2124F">
              <w:t>1.36</w:t>
            </w:r>
          </w:p>
        </w:tc>
        <w:tc>
          <w:tcPr>
            <w:tcW w:w="1843" w:type="dxa"/>
            <w:vAlign w:val="center"/>
          </w:tcPr>
          <w:p w14:paraId="69EED25F" w14:textId="21B18E2E" w:rsidR="008E5E97" w:rsidRPr="000E1A9C" w:rsidRDefault="000D1705" w:rsidP="00182A90">
            <w:pPr>
              <w:pStyle w:val="Tabelle"/>
            </w:pPr>
            <w:r w:rsidRPr="000E1A9C">
              <w:rPr>
                <w:i/>
                <w:iCs/>
              </w:rPr>
              <w:t xml:space="preserve">p </w:t>
            </w:r>
            <w:r w:rsidR="00E2124F">
              <w:t xml:space="preserve">= </w:t>
            </w:r>
            <w:r w:rsidR="00E2124F" w:rsidRPr="00E2124F">
              <w:t>0.24</w:t>
            </w:r>
          </w:p>
        </w:tc>
      </w:tr>
      <w:tr w:rsidR="008E5E97" w:rsidRPr="000E1A9C" w14:paraId="1A69031B" w14:textId="77777777" w:rsidTr="00182A90">
        <w:trPr>
          <w:trHeight w:val="567"/>
        </w:trPr>
        <w:tc>
          <w:tcPr>
            <w:tcW w:w="2006" w:type="dxa"/>
            <w:vAlign w:val="center"/>
          </w:tcPr>
          <w:p w14:paraId="7ACDE3BC" w14:textId="0FDB7FCF" w:rsidR="008E5E97" w:rsidRPr="000E1A9C" w:rsidRDefault="008E5E97" w:rsidP="00182A90">
            <w:pPr>
              <w:pStyle w:val="Tabelle"/>
            </w:pPr>
            <w:r w:rsidRPr="000E1A9C">
              <w:t>Conscientiousness</w:t>
            </w:r>
          </w:p>
        </w:tc>
        <w:tc>
          <w:tcPr>
            <w:tcW w:w="1879" w:type="dxa"/>
            <w:vAlign w:val="center"/>
          </w:tcPr>
          <w:p w14:paraId="39954DF6" w14:textId="1370A226" w:rsidR="008E5E97" w:rsidRPr="000E1A9C" w:rsidRDefault="00580E80" w:rsidP="00182A90">
            <w:pPr>
              <w:pStyle w:val="Tabelle"/>
            </w:pPr>
            <w:r w:rsidRPr="000E1A9C">
              <w:rPr>
                <w:i/>
                <w:iCs/>
              </w:rPr>
              <w:t xml:space="preserve">η2 </w:t>
            </w:r>
            <w:r w:rsidRPr="000E1A9C">
              <w:t>=</w:t>
            </w:r>
            <w:r w:rsidR="00E2124F">
              <w:t xml:space="preserve"> </w:t>
            </w:r>
            <w:r w:rsidR="00D22264">
              <w:t>0.00009</w:t>
            </w:r>
          </w:p>
        </w:tc>
        <w:tc>
          <w:tcPr>
            <w:tcW w:w="2352" w:type="dxa"/>
            <w:vAlign w:val="center"/>
          </w:tcPr>
          <w:p w14:paraId="47A6915E" w14:textId="54F8C26A" w:rsidR="008E5E97" w:rsidRPr="000E1A9C" w:rsidRDefault="00565495" w:rsidP="00182A90">
            <w:pPr>
              <w:pStyle w:val="Tabelle"/>
            </w:pPr>
            <w:proofErr w:type="gramStart"/>
            <w:r w:rsidRPr="000E1A9C">
              <w:rPr>
                <w:i/>
                <w:iCs/>
              </w:rPr>
              <w:t>F</w:t>
            </w:r>
            <w:r w:rsidRPr="000E1A9C">
              <w:t>(</w:t>
            </w:r>
            <w:proofErr w:type="gramEnd"/>
            <w:r w:rsidRPr="000E1A9C">
              <w:t xml:space="preserve">1, </w:t>
            </w:r>
            <w:r w:rsidR="00E2124F">
              <w:t>208</w:t>
            </w:r>
            <w:r w:rsidRPr="000E1A9C">
              <w:t xml:space="preserve">) = </w:t>
            </w:r>
            <w:r w:rsidR="00E2124F" w:rsidRPr="00E2124F">
              <w:t>0.0</w:t>
            </w:r>
            <w:r w:rsidR="00E2124F">
              <w:t>2</w:t>
            </w:r>
          </w:p>
        </w:tc>
        <w:tc>
          <w:tcPr>
            <w:tcW w:w="1843" w:type="dxa"/>
            <w:vAlign w:val="center"/>
          </w:tcPr>
          <w:p w14:paraId="5C23968B" w14:textId="719C34FA" w:rsidR="008E5E97" w:rsidRPr="00E2124F" w:rsidRDefault="000D1705" w:rsidP="00182A90">
            <w:pPr>
              <w:pStyle w:val="Tabelle"/>
            </w:pPr>
            <w:r w:rsidRPr="000E1A9C">
              <w:rPr>
                <w:i/>
                <w:iCs/>
              </w:rPr>
              <w:t xml:space="preserve">p </w:t>
            </w:r>
            <w:r w:rsidR="00E2124F">
              <w:t xml:space="preserve">= </w:t>
            </w:r>
            <w:r w:rsidR="00E2124F" w:rsidRPr="00E2124F">
              <w:t>0.89</w:t>
            </w:r>
          </w:p>
        </w:tc>
      </w:tr>
      <w:tr w:rsidR="008E5E97" w:rsidRPr="000E1A9C" w14:paraId="15937308" w14:textId="77777777" w:rsidTr="00182A90">
        <w:trPr>
          <w:trHeight w:val="567"/>
        </w:trPr>
        <w:tc>
          <w:tcPr>
            <w:tcW w:w="2006" w:type="dxa"/>
            <w:vAlign w:val="center"/>
          </w:tcPr>
          <w:p w14:paraId="49A8EAAA" w14:textId="4A0F877A" w:rsidR="008E5E97" w:rsidRPr="000E1A9C" w:rsidRDefault="008E5E97" w:rsidP="00182A90">
            <w:pPr>
              <w:pStyle w:val="Tabelle"/>
            </w:pPr>
            <w:r w:rsidRPr="000E1A9C">
              <w:t>Extraversion</w:t>
            </w:r>
          </w:p>
        </w:tc>
        <w:tc>
          <w:tcPr>
            <w:tcW w:w="1879" w:type="dxa"/>
            <w:vAlign w:val="center"/>
          </w:tcPr>
          <w:p w14:paraId="3E894823" w14:textId="2BEABAB5" w:rsidR="008E5E97" w:rsidRPr="000E1A9C" w:rsidRDefault="00580E80" w:rsidP="00182A90">
            <w:pPr>
              <w:pStyle w:val="Tabelle"/>
            </w:pPr>
            <w:r w:rsidRPr="000E1A9C">
              <w:rPr>
                <w:i/>
                <w:iCs/>
              </w:rPr>
              <w:t xml:space="preserve">η2 </w:t>
            </w:r>
            <w:r w:rsidRPr="000E1A9C">
              <w:t>=</w:t>
            </w:r>
            <w:r w:rsidR="00E2124F">
              <w:t xml:space="preserve"> </w:t>
            </w:r>
            <w:r w:rsidR="00D22264">
              <w:t>0.009</w:t>
            </w:r>
          </w:p>
        </w:tc>
        <w:tc>
          <w:tcPr>
            <w:tcW w:w="2352" w:type="dxa"/>
            <w:vAlign w:val="center"/>
          </w:tcPr>
          <w:p w14:paraId="703F5D03" w14:textId="158E8811" w:rsidR="008E5E97" w:rsidRPr="000E1A9C" w:rsidRDefault="00580E80" w:rsidP="00182A90">
            <w:pPr>
              <w:pStyle w:val="Tabelle"/>
            </w:pPr>
            <w:proofErr w:type="gramStart"/>
            <w:r w:rsidRPr="000E1A9C">
              <w:rPr>
                <w:i/>
                <w:iCs/>
              </w:rPr>
              <w:t>F</w:t>
            </w:r>
            <w:r w:rsidRPr="000E1A9C">
              <w:t>(</w:t>
            </w:r>
            <w:proofErr w:type="gramEnd"/>
            <w:r w:rsidR="00E2124F">
              <w:t>1, 208</w:t>
            </w:r>
            <w:r w:rsidRPr="000E1A9C">
              <w:t xml:space="preserve">) = </w:t>
            </w:r>
            <w:r w:rsidR="00E2124F" w:rsidRPr="00E2124F">
              <w:t>1.93</w:t>
            </w:r>
          </w:p>
        </w:tc>
        <w:tc>
          <w:tcPr>
            <w:tcW w:w="1843" w:type="dxa"/>
            <w:vAlign w:val="center"/>
          </w:tcPr>
          <w:p w14:paraId="49E03373" w14:textId="79E155B6" w:rsidR="008E5E97" w:rsidRPr="000E1A9C" w:rsidRDefault="00E2124F" w:rsidP="00182A90">
            <w:pPr>
              <w:pStyle w:val="Tabelle"/>
            </w:pPr>
            <w:r w:rsidRPr="000E1A9C">
              <w:rPr>
                <w:i/>
                <w:iCs/>
              </w:rPr>
              <w:t xml:space="preserve">p </w:t>
            </w:r>
            <w:r>
              <w:t xml:space="preserve">= </w:t>
            </w:r>
            <w:r w:rsidRPr="00E2124F">
              <w:t>0.1</w:t>
            </w:r>
            <w:r>
              <w:t>7</w:t>
            </w:r>
          </w:p>
        </w:tc>
      </w:tr>
      <w:tr w:rsidR="008E5E97" w:rsidRPr="000E1A9C" w14:paraId="6AD03947" w14:textId="77777777" w:rsidTr="00182A90">
        <w:trPr>
          <w:trHeight w:val="567"/>
        </w:trPr>
        <w:tc>
          <w:tcPr>
            <w:tcW w:w="2006" w:type="dxa"/>
            <w:vAlign w:val="center"/>
          </w:tcPr>
          <w:p w14:paraId="54B0BF97" w14:textId="217376EC" w:rsidR="008E5E97" w:rsidRPr="000E1A9C" w:rsidRDefault="008E5E97" w:rsidP="00182A90">
            <w:pPr>
              <w:pStyle w:val="Tabelle"/>
            </w:pPr>
            <w:r w:rsidRPr="000E1A9C">
              <w:t>Neuroticism</w:t>
            </w:r>
          </w:p>
        </w:tc>
        <w:tc>
          <w:tcPr>
            <w:tcW w:w="1879" w:type="dxa"/>
            <w:vAlign w:val="center"/>
          </w:tcPr>
          <w:p w14:paraId="49F1B362" w14:textId="65FCBBC2" w:rsidR="008E5E97" w:rsidRPr="000E1A9C" w:rsidRDefault="00580E80" w:rsidP="00182A90">
            <w:pPr>
              <w:pStyle w:val="Tabelle"/>
            </w:pPr>
            <w:r w:rsidRPr="000E1A9C">
              <w:rPr>
                <w:i/>
                <w:iCs/>
              </w:rPr>
              <w:t xml:space="preserve">η2 </w:t>
            </w:r>
            <w:r w:rsidRPr="000E1A9C">
              <w:t>=</w:t>
            </w:r>
            <w:r w:rsidR="00E2124F">
              <w:t xml:space="preserve"> </w:t>
            </w:r>
            <w:r w:rsidR="00D22264">
              <w:t>0.005</w:t>
            </w:r>
          </w:p>
        </w:tc>
        <w:tc>
          <w:tcPr>
            <w:tcW w:w="2352" w:type="dxa"/>
            <w:vAlign w:val="center"/>
          </w:tcPr>
          <w:p w14:paraId="1BB2F1DA" w14:textId="72E48FFD" w:rsidR="008E5E97" w:rsidRPr="000E1A9C" w:rsidRDefault="00580E80" w:rsidP="00182A90">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1.05</w:t>
            </w:r>
          </w:p>
        </w:tc>
        <w:tc>
          <w:tcPr>
            <w:tcW w:w="1843" w:type="dxa"/>
            <w:vAlign w:val="center"/>
          </w:tcPr>
          <w:p w14:paraId="3AF5048C" w14:textId="3CC0EEA4" w:rsidR="008E5E97" w:rsidRPr="000E1A9C" w:rsidRDefault="00E2124F" w:rsidP="00182A90">
            <w:pPr>
              <w:pStyle w:val="Tabelle"/>
            </w:pPr>
            <w:r w:rsidRPr="000E1A9C">
              <w:rPr>
                <w:i/>
                <w:iCs/>
              </w:rPr>
              <w:t xml:space="preserve">p </w:t>
            </w:r>
            <w:r>
              <w:t xml:space="preserve">= </w:t>
            </w:r>
            <w:r w:rsidRPr="00E2124F">
              <w:t>0.3</w:t>
            </w:r>
            <w:r>
              <w:t>1</w:t>
            </w:r>
          </w:p>
        </w:tc>
      </w:tr>
      <w:tr w:rsidR="008E5E97" w:rsidRPr="000E1A9C" w14:paraId="12617254" w14:textId="77777777" w:rsidTr="00182A90">
        <w:trPr>
          <w:trHeight w:val="567"/>
        </w:trPr>
        <w:tc>
          <w:tcPr>
            <w:tcW w:w="2006" w:type="dxa"/>
            <w:vAlign w:val="center"/>
          </w:tcPr>
          <w:p w14:paraId="18B58CDE" w14:textId="42A7CE6B" w:rsidR="008E5E97" w:rsidRPr="000E1A9C" w:rsidRDefault="008E5E97" w:rsidP="00182A90">
            <w:pPr>
              <w:pStyle w:val="Tabelle"/>
            </w:pPr>
            <w:r w:rsidRPr="000E1A9C">
              <w:t>Openness</w:t>
            </w:r>
          </w:p>
        </w:tc>
        <w:tc>
          <w:tcPr>
            <w:tcW w:w="1879" w:type="dxa"/>
            <w:vAlign w:val="center"/>
          </w:tcPr>
          <w:p w14:paraId="1595256B" w14:textId="76EE3DB4" w:rsidR="008E5E97" w:rsidRPr="000E1A9C" w:rsidRDefault="00580E80" w:rsidP="00182A90">
            <w:pPr>
              <w:pStyle w:val="Tabelle"/>
            </w:pPr>
            <w:r w:rsidRPr="000E1A9C">
              <w:rPr>
                <w:i/>
                <w:iCs/>
              </w:rPr>
              <w:t xml:space="preserve">η2 </w:t>
            </w:r>
            <w:r w:rsidRPr="000E1A9C">
              <w:t>=</w:t>
            </w:r>
            <w:r w:rsidR="00E2124F">
              <w:t xml:space="preserve"> </w:t>
            </w:r>
            <w:r w:rsidR="00D22264">
              <w:t>0.002</w:t>
            </w:r>
          </w:p>
        </w:tc>
        <w:tc>
          <w:tcPr>
            <w:tcW w:w="2352" w:type="dxa"/>
            <w:vAlign w:val="center"/>
          </w:tcPr>
          <w:p w14:paraId="07E9E955" w14:textId="728ED6BA" w:rsidR="008E5E97" w:rsidRPr="000E1A9C" w:rsidRDefault="00580E80" w:rsidP="00182A90">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0.4</w:t>
            </w:r>
            <w:r w:rsidR="00E2124F">
              <w:t>5</w:t>
            </w:r>
          </w:p>
        </w:tc>
        <w:tc>
          <w:tcPr>
            <w:tcW w:w="1843" w:type="dxa"/>
            <w:vAlign w:val="center"/>
          </w:tcPr>
          <w:p w14:paraId="33A91CB3" w14:textId="63D8B4B2" w:rsidR="008E5E97" w:rsidRPr="000E1A9C" w:rsidRDefault="00E2124F" w:rsidP="00182A90">
            <w:pPr>
              <w:pStyle w:val="Tabelle"/>
            </w:pPr>
            <w:r w:rsidRPr="000E1A9C">
              <w:rPr>
                <w:i/>
                <w:iCs/>
              </w:rPr>
              <w:t xml:space="preserve">p </w:t>
            </w:r>
            <w:r>
              <w:t xml:space="preserve">= </w:t>
            </w:r>
            <w:r w:rsidRPr="00E2124F">
              <w:t>0.50</w:t>
            </w:r>
          </w:p>
        </w:tc>
      </w:tr>
    </w:tbl>
    <w:p w14:paraId="26FAB4E8" w14:textId="38476501" w:rsidR="00D807EF" w:rsidRDefault="00EA7E21" w:rsidP="00CC53C6">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To this end, the influence of participants' personality trait on the effect of condition (included vs. excluded) on rating accuracy was calculated for each trait in the rating task.</w:t>
      </w:r>
      <w:r w:rsidR="00D807EF">
        <w:t xml:space="preserve"> Table 4 contains the moderator analysis results.</w:t>
      </w:r>
      <w:r w:rsidR="00064662" w:rsidRPr="000E1A9C">
        <w:t xml:space="preserve"> </w:t>
      </w:r>
    </w:p>
    <w:p w14:paraId="2C0135F0" w14:textId="58D1C05A" w:rsidR="00EA7E21" w:rsidRDefault="00064662" w:rsidP="00CC53C6">
      <w:r w:rsidRPr="000E1A9C">
        <w:t xml:space="preserve">Only for the personality trait Openness a significant result was found. Namely, the </w:t>
      </w:r>
      <w:r w:rsidR="00280B71">
        <w:t xml:space="preserve">main </w:t>
      </w:r>
      <w:r w:rsidRPr="000E1A9C">
        <w:t>effect of participants’ own openness value had a significant effect on rating accuracy</w:t>
      </w:r>
      <w:r w:rsidR="000E1A9C">
        <w:t xml:space="preserve">, </w:t>
      </w:r>
      <w:proofErr w:type="gramStart"/>
      <w:r w:rsidR="000E1A9C">
        <w:t>F(</w:t>
      </w:r>
      <w:proofErr w:type="gramEnd"/>
      <w:r w:rsidR="000E1A9C">
        <w:t xml:space="preserve">3, 100) = </w:t>
      </w:r>
      <w:r w:rsidR="000E1A9C" w:rsidRPr="000E1A9C">
        <w:t>1.</w:t>
      </w:r>
      <w:r w:rsidR="000E1A9C">
        <w:t xml:space="preserve">68, p = </w:t>
      </w:r>
      <w:r w:rsidR="000E1A9C" w:rsidRPr="000E1A9C">
        <w:t xml:space="preserve">0.04. The interaction effect of </w:t>
      </w:r>
      <w:r w:rsidR="000E1A9C">
        <w:t xml:space="preserve">condition and </w:t>
      </w:r>
      <w:r w:rsidR="00280B71">
        <w:t>openness</w:t>
      </w:r>
      <w:r w:rsidR="000E1A9C">
        <w:t xml:space="preserve"> </w:t>
      </w:r>
      <w:r w:rsidR="00280B71">
        <w:t>did not reach</w:t>
      </w:r>
      <w:r w:rsidR="000E1A9C">
        <w:t xml:space="preserve"> significance, </w:t>
      </w:r>
      <w:proofErr w:type="gramStart"/>
      <w:r w:rsidR="000E1A9C">
        <w:t>F(</w:t>
      </w:r>
      <w:proofErr w:type="gramEnd"/>
      <w:r w:rsidR="000E1A9C">
        <w:t xml:space="preserve">3, 100) = </w:t>
      </w:r>
      <w:r w:rsidR="00280B71" w:rsidRPr="000E1A9C">
        <w:t>1.</w:t>
      </w:r>
      <w:r w:rsidR="00280B71">
        <w:t>68</w:t>
      </w:r>
      <w:r w:rsidR="000E1A9C">
        <w:t xml:space="preserve">, p = </w:t>
      </w:r>
      <w:r w:rsidR="00280B71" w:rsidRPr="00280B71">
        <w:t>0.08</w:t>
      </w:r>
      <w:r w:rsidR="00280B71">
        <w:t xml:space="preserve">, as did the main effect of condition, F(3, 100) = 1.68, p = 0.07. Because both main effects are closer to significance, there seems to be little correlation between these two variables. </w:t>
      </w:r>
      <w:r w:rsidR="00D807EF">
        <w:t>Surprisingly, participants’ own openness trait value had more influence on the rating accuracy than did the condition of being excluded versus included.</w:t>
      </w:r>
    </w:p>
    <w:p w14:paraId="01CD33C3" w14:textId="77777777" w:rsidR="009035DB" w:rsidRPr="000E1A9C" w:rsidRDefault="009035DB" w:rsidP="00CC53C6"/>
    <w:p w14:paraId="44FAF5F7" w14:textId="3E9A1665" w:rsidR="008F3CB5" w:rsidRPr="000E1A9C" w:rsidRDefault="008F3CB5" w:rsidP="008F3CB5">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006024CA">
        <w:rPr>
          <w:noProof/>
        </w:rPr>
        <w:t>4</w:t>
      </w:r>
      <w:r w:rsidRPr="000E1A9C">
        <w:fldChar w:fldCharType="end"/>
      </w:r>
    </w:p>
    <w:p w14:paraId="0BA378C6" w14:textId="54B179C8" w:rsidR="00BD12CC" w:rsidRPr="000E1A9C" w:rsidRDefault="008F3CB5" w:rsidP="00A7212D">
      <w:pPr>
        <w:pStyle w:val="Beschriftung"/>
        <w:keepNext/>
        <w:spacing w:line="480" w:lineRule="auto"/>
        <w:rPr>
          <w:i/>
          <w:iCs w:val="0"/>
        </w:rPr>
      </w:pPr>
      <w:r w:rsidRPr="00A7212D">
        <w:rPr>
          <w:i/>
          <w:iCs w:val="0"/>
        </w:rPr>
        <w:t>Inferential statistics results of the moderator analysis.</w:t>
      </w:r>
      <w:r w:rsidR="005C2F3F">
        <w:rPr>
          <w:i/>
          <w:iCs w:val="0"/>
        </w:rPr>
        <w:t xml:space="preserve"> Influence of p</w:t>
      </w:r>
      <w:r w:rsidRPr="00A7212D">
        <w:rPr>
          <w:i/>
          <w:iCs w:val="0"/>
        </w:rPr>
        <w:t>articipants</w:t>
      </w:r>
      <w:r w:rsidR="00064662" w:rsidRPr="00A7212D">
        <w:rPr>
          <w:i/>
          <w:iCs w:val="0"/>
        </w:rPr>
        <w:t>’</w:t>
      </w:r>
      <w:r w:rsidRPr="00A7212D">
        <w:rPr>
          <w:i/>
          <w:iCs w:val="0"/>
        </w:rPr>
        <w:t xml:space="preserve"> own personality traits and interaction </w:t>
      </w:r>
      <w:r w:rsidR="005C2F3F">
        <w:rPr>
          <w:i/>
          <w:iCs w:val="0"/>
        </w:rPr>
        <w:t xml:space="preserve">with condition </w:t>
      </w:r>
      <w:r w:rsidRPr="00A7212D">
        <w:rPr>
          <w:i/>
          <w:iCs w:val="0"/>
        </w:rPr>
        <w:t xml:space="preserve">on the </w:t>
      </w:r>
      <w:r w:rsidR="00D064AD" w:rsidRPr="00A7212D">
        <w:rPr>
          <w:i/>
          <w:iCs w:val="0"/>
        </w:rPr>
        <w:t>preference task.</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68"/>
        <w:gridCol w:w="1276"/>
        <w:gridCol w:w="2468"/>
        <w:gridCol w:w="1559"/>
        <w:gridCol w:w="1652"/>
      </w:tblGrid>
      <w:tr w:rsidR="00A7212D" w:rsidRPr="000E1A9C" w14:paraId="21156424" w14:textId="03E377FE" w:rsidTr="00182A90">
        <w:trPr>
          <w:trHeight w:val="1134"/>
        </w:trPr>
        <w:tc>
          <w:tcPr>
            <w:tcW w:w="2068" w:type="dxa"/>
            <w:vAlign w:val="center"/>
          </w:tcPr>
          <w:p w14:paraId="65F108CB" w14:textId="2D7BE995" w:rsidR="00A7212D" w:rsidRPr="000E1A9C" w:rsidRDefault="00A7212D" w:rsidP="00182A90">
            <w:pPr>
              <w:spacing w:line="240" w:lineRule="auto"/>
              <w:ind w:firstLine="0"/>
              <w:jc w:val="center"/>
            </w:pPr>
            <w:r w:rsidRPr="000E1A9C">
              <w:rPr>
                <w:b/>
                <w:bCs/>
              </w:rPr>
              <w:t>Trait</w:t>
            </w:r>
          </w:p>
        </w:tc>
        <w:tc>
          <w:tcPr>
            <w:tcW w:w="1276" w:type="dxa"/>
            <w:vAlign w:val="center"/>
          </w:tcPr>
          <w:p w14:paraId="0FE3186E" w14:textId="09F2C52D" w:rsidR="00A7212D" w:rsidRPr="000E1A9C" w:rsidRDefault="00A7212D" w:rsidP="00182A90">
            <w:pPr>
              <w:pStyle w:val="Tabelle"/>
              <w:rPr>
                <w:b/>
                <w:bCs/>
                <w:vertAlign w:val="superscript"/>
              </w:rPr>
            </w:pPr>
            <w:r w:rsidRPr="000E1A9C">
              <w:rPr>
                <w:b/>
                <w:bCs/>
              </w:rPr>
              <w:t>Adjusted R</w:t>
            </w:r>
            <w:r w:rsidRPr="000E1A9C">
              <w:rPr>
                <w:b/>
                <w:bCs/>
                <w:vertAlign w:val="superscript"/>
              </w:rPr>
              <w:t>2</w:t>
            </w:r>
          </w:p>
        </w:tc>
        <w:tc>
          <w:tcPr>
            <w:tcW w:w="2468" w:type="dxa"/>
            <w:vAlign w:val="center"/>
          </w:tcPr>
          <w:p w14:paraId="47CE4BF2" w14:textId="134C5B14" w:rsidR="00A7212D" w:rsidRPr="000E1A9C" w:rsidRDefault="00A7212D" w:rsidP="00182A90">
            <w:pPr>
              <w:pStyle w:val="Tabelle"/>
              <w:rPr>
                <w:b/>
                <w:bCs/>
              </w:rPr>
            </w:pPr>
            <w:r w:rsidRPr="000E1A9C">
              <w:rPr>
                <w:b/>
                <w:bCs/>
              </w:rPr>
              <w:t>F-statistic</w:t>
            </w:r>
          </w:p>
        </w:tc>
        <w:tc>
          <w:tcPr>
            <w:tcW w:w="1559" w:type="dxa"/>
            <w:vAlign w:val="center"/>
          </w:tcPr>
          <w:p w14:paraId="5CDE5552" w14:textId="1907BF81" w:rsidR="00A7212D" w:rsidRPr="000E1A9C" w:rsidRDefault="00A7212D" w:rsidP="00182A90">
            <w:pPr>
              <w:pStyle w:val="Tabelle"/>
              <w:rPr>
                <w:b/>
                <w:bCs/>
              </w:rPr>
            </w:pPr>
            <w:r w:rsidRPr="000E1A9C">
              <w:rPr>
                <w:b/>
                <w:bCs/>
              </w:rPr>
              <w:t>Participants’ personality trait</w:t>
            </w:r>
          </w:p>
        </w:tc>
        <w:tc>
          <w:tcPr>
            <w:tcW w:w="1652" w:type="dxa"/>
            <w:vAlign w:val="center"/>
          </w:tcPr>
          <w:p w14:paraId="487F044B" w14:textId="2FB934E0" w:rsidR="00A7212D" w:rsidRPr="000E1A9C" w:rsidRDefault="00A7212D" w:rsidP="00182A90">
            <w:pPr>
              <w:pStyle w:val="Tabelle"/>
              <w:rPr>
                <w:b/>
                <w:bCs/>
              </w:rPr>
            </w:pPr>
            <w:r w:rsidRPr="000E1A9C">
              <w:rPr>
                <w:b/>
                <w:bCs/>
              </w:rPr>
              <w:t>Interaction effect</w:t>
            </w:r>
            <w:r>
              <w:rPr>
                <w:b/>
                <w:bCs/>
              </w:rPr>
              <w:t xml:space="preserve"> with condition</w:t>
            </w:r>
          </w:p>
        </w:tc>
      </w:tr>
      <w:tr w:rsidR="00A7212D" w:rsidRPr="000E1A9C" w14:paraId="5BA82475" w14:textId="4BD493DA" w:rsidTr="00182A90">
        <w:trPr>
          <w:trHeight w:hRule="exact" w:val="567"/>
        </w:trPr>
        <w:tc>
          <w:tcPr>
            <w:tcW w:w="2068" w:type="dxa"/>
            <w:vAlign w:val="center"/>
          </w:tcPr>
          <w:p w14:paraId="4CAF7C23" w14:textId="2E47CB3D" w:rsidR="00A7212D" w:rsidRPr="000E1A9C" w:rsidRDefault="00A7212D" w:rsidP="00182A90">
            <w:pPr>
              <w:spacing w:line="240" w:lineRule="auto"/>
              <w:ind w:firstLine="0"/>
              <w:jc w:val="center"/>
            </w:pPr>
            <w:r w:rsidRPr="000E1A9C">
              <w:t>Agreeableness</w:t>
            </w:r>
          </w:p>
        </w:tc>
        <w:tc>
          <w:tcPr>
            <w:tcW w:w="1276" w:type="dxa"/>
            <w:vAlign w:val="center"/>
          </w:tcPr>
          <w:p w14:paraId="567205EF" w14:textId="66ECEBE7" w:rsidR="00A7212D" w:rsidRPr="000E1A9C" w:rsidRDefault="00A7212D" w:rsidP="00182A90">
            <w:pPr>
              <w:pStyle w:val="Tabelle"/>
            </w:pPr>
            <w:r w:rsidRPr="000E1A9C">
              <w:rPr>
                <w:i/>
                <w:iCs/>
              </w:rPr>
              <w:t>R</w:t>
            </w:r>
            <w:r w:rsidRPr="000E1A9C">
              <w:rPr>
                <w:i/>
                <w:iCs/>
                <w:vertAlign w:val="superscript"/>
              </w:rPr>
              <w:t>2</w:t>
            </w:r>
            <w:r w:rsidRPr="000E1A9C">
              <w:t xml:space="preserve"> = </w:t>
            </w:r>
            <w:r w:rsidRPr="00D064AD">
              <w:t>-.02</w:t>
            </w:r>
          </w:p>
        </w:tc>
        <w:tc>
          <w:tcPr>
            <w:tcW w:w="2468" w:type="dxa"/>
            <w:vAlign w:val="center"/>
          </w:tcPr>
          <w:p w14:paraId="6995EA8F" w14:textId="25B14149" w:rsidR="00A7212D" w:rsidRPr="000E1A9C" w:rsidRDefault="00A7212D" w:rsidP="00182A90">
            <w:pPr>
              <w:pStyle w:val="Tabelle"/>
            </w:pPr>
            <w:proofErr w:type="gramStart"/>
            <w:r w:rsidRPr="00B93086">
              <w:rPr>
                <w:i/>
                <w:iCs/>
              </w:rPr>
              <w:t>F</w:t>
            </w:r>
            <w:r>
              <w:t>(</w:t>
            </w:r>
            <w:proofErr w:type="gramEnd"/>
            <w:r>
              <w:t xml:space="preserve">3, 100) = </w:t>
            </w:r>
            <w:r w:rsidRPr="00D064AD">
              <w:t>0.24</w:t>
            </w:r>
          </w:p>
        </w:tc>
        <w:tc>
          <w:tcPr>
            <w:tcW w:w="1559" w:type="dxa"/>
            <w:vAlign w:val="center"/>
          </w:tcPr>
          <w:p w14:paraId="2DB28DA5" w14:textId="594A7BD2" w:rsidR="00A7212D" w:rsidRPr="00B93086" w:rsidRDefault="00A7212D" w:rsidP="00182A90">
            <w:pPr>
              <w:pStyle w:val="Tabelle"/>
              <w:rPr>
                <w:i/>
                <w:iCs/>
              </w:rPr>
            </w:pPr>
            <w:r w:rsidRPr="000E1A9C">
              <w:rPr>
                <w:i/>
                <w:iCs/>
              </w:rPr>
              <w:t>p</w:t>
            </w:r>
            <w:r w:rsidRPr="000E1A9C">
              <w:t xml:space="preserve"> = </w:t>
            </w:r>
            <w:r w:rsidRPr="00D064AD">
              <w:t>.82</w:t>
            </w:r>
          </w:p>
        </w:tc>
        <w:tc>
          <w:tcPr>
            <w:tcW w:w="1652" w:type="dxa"/>
            <w:vAlign w:val="center"/>
          </w:tcPr>
          <w:p w14:paraId="3538ED89" w14:textId="6F2E3C2E" w:rsidR="00A7212D" w:rsidRPr="000E1A9C" w:rsidRDefault="00A7212D" w:rsidP="00182A90">
            <w:pPr>
              <w:pStyle w:val="Tabelle"/>
              <w:rPr>
                <w:i/>
                <w:iCs/>
              </w:rPr>
            </w:pPr>
            <w:r w:rsidRPr="000E1A9C">
              <w:rPr>
                <w:i/>
                <w:iCs/>
              </w:rPr>
              <w:t>p</w:t>
            </w:r>
            <w:r w:rsidRPr="000E1A9C">
              <w:t xml:space="preserve"> = </w:t>
            </w:r>
            <w:r w:rsidRPr="00D064AD">
              <w:t>.59</w:t>
            </w:r>
          </w:p>
        </w:tc>
      </w:tr>
      <w:tr w:rsidR="00A7212D" w:rsidRPr="000E1A9C" w14:paraId="38734815" w14:textId="63FD645A" w:rsidTr="00182A90">
        <w:trPr>
          <w:trHeight w:hRule="exact" w:val="567"/>
        </w:trPr>
        <w:tc>
          <w:tcPr>
            <w:tcW w:w="2068" w:type="dxa"/>
            <w:vAlign w:val="center"/>
          </w:tcPr>
          <w:p w14:paraId="5C8B712C" w14:textId="134CBB81" w:rsidR="00A7212D" w:rsidRPr="000E1A9C" w:rsidRDefault="00A7212D" w:rsidP="00182A90">
            <w:pPr>
              <w:spacing w:line="240" w:lineRule="auto"/>
              <w:ind w:firstLine="0"/>
              <w:jc w:val="center"/>
            </w:pPr>
            <w:r w:rsidRPr="000E1A9C">
              <w:t>Conscientiousness</w:t>
            </w:r>
          </w:p>
        </w:tc>
        <w:tc>
          <w:tcPr>
            <w:tcW w:w="1276" w:type="dxa"/>
            <w:vAlign w:val="center"/>
          </w:tcPr>
          <w:p w14:paraId="7C9D620E" w14:textId="2A22F601" w:rsidR="00A7212D" w:rsidRPr="000E1A9C" w:rsidRDefault="00A7212D" w:rsidP="00182A90">
            <w:pPr>
              <w:pStyle w:val="Tabelle"/>
            </w:pPr>
            <w:r w:rsidRPr="000E1A9C">
              <w:rPr>
                <w:i/>
                <w:iCs/>
              </w:rPr>
              <w:t>R</w:t>
            </w:r>
            <w:r w:rsidRPr="000E1A9C">
              <w:rPr>
                <w:i/>
                <w:iCs/>
                <w:vertAlign w:val="superscript"/>
              </w:rPr>
              <w:t>2</w:t>
            </w:r>
            <w:r w:rsidRPr="000E1A9C">
              <w:t xml:space="preserve"> = </w:t>
            </w:r>
            <w:r w:rsidRPr="00D064AD">
              <w:t>-.02</w:t>
            </w:r>
          </w:p>
        </w:tc>
        <w:tc>
          <w:tcPr>
            <w:tcW w:w="2468" w:type="dxa"/>
            <w:vAlign w:val="center"/>
          </w:tcPr>
          <w:p w14:paraId="3B42F227" w14:textId="6B3250A4" w:rsidR="00A7212D" w:rsidRPr="000E1A9C" w:rsidRDefault="00A7212D" w:rsidP="00182A90">
            <w:pPr>
              <w:pStyle w:val="Tabelle"/>
            </w:pPr>
            <w:proofErr w:type="gramStart"/>
            <w:r w:rsidRPr="00B93086">
              <w:rPr>
                <w:i/>
                <w:iCs/>
              </w:rPr>
              <w:t>F</w:t>
            </w:r>
            <w:r>
              <w:t>(</w:t>
            </w:r>
            <w:proofErr w:type="gramEnd"/>
            <w:r>
              <w:t xml:space="preserve">3, 100) = </w:t>
            </w:r>
            <w:r w:rsidRPr="00D064AD">
              <w:t>0.24</w:t>
            </w:r>
          </w:p>
        </w:tc>
        <w:tc>
          <w:tcPr>
            <w:tcW w:w="1559" w:type="dxa"/>
            <w:vAlign w:val="center"/>
          </w:tcPr>
          <w:p w14:paraId="722F035A" w14:textId="197D1DD4" w:rsidR="00A7212D" w:rsidRPr="00B93086" w:rsidRDefault="00A7212D" w:rsidP="00182A90">
            <w:pPr>
              <w:pStyle w:val="Tabelle"/>
              <w:rPr>
                <w:i/>
                <w:iCs/>
              </w:rPr>
            </w:pPr>
            <w:r w:rsidRPr="000E1A9C">
              <w:rPr>
                <w:i/>
                <w:iCs/>
              </w:rPr>
              <w:t>p</w:t>
            </w:r>
            <w:r w:rsidRPr="000E1A9C">
              <w:t xml:space="preserve"> = </w:t>
            </w:r>
            <w:r w:rsidRPr="00D064AD">
              <w:t>.99</w:t>
            </w:r>
          </w:p>
        </w:tc>
        <w:tc>
          <w:tcPr>
            <w:tcW w:w="1652" w:type="dxa"/>
            <w:vAlign w:val="center"/>
          </w:tcPr>
          <w:p w14:paraId="0AFFCAC2" w14:textId="5BC7A380" w:rsidR="00A7212D" w:rsidRPr="000E1A9C" w:rsidRDefault="00A7212D" w:rsidP="00182A90">
            <w:pPr>
              <w:pStyle w:val="Tabelle"/>
              <w:rPr>
                <w:i/>
                <w:iCs/>
              </w:rPr>
            </w:pPr>
            <w:r w:rsidRPr="000E1A9C">
              <w:rPr>
                <w:i/>
                <w:iCs/>
              </w:rPr>
              <w:t>p</w:t>
            </w:r>
            <w:r w:rsidRPr="000E1A9C">
              <w:t xml:space="preserve"> = </w:t>
            </w:r>
            <w:r w:rsidRPr="00D064AD">
              <w:t>.6</w:t>
            </w:r>
            <w:r>
              <w:t>3</w:t>
            </w:r>
          </w:p>
        </w:tc>
      </w:tr>
      <w:tr w:rsidR="00A7212D" w:rsidRPr="000E1A9C" w14:paraId="720820B6" w14:textId="121223D6" w:rsidTr="00182A90">
        <w:trPr>
          <w:trHeight w:hRule="exact" w:val="567"/>
        </w:trPr>
        <w:tc>
          <w:tcPr>
            <w:tcW w:w="2068" w:type="dxa"/>
            <w:vAlign w:val="center"/>
          </w:tcPr>
          <w:p w14:paraId="39A11BEE" w14:textId="01C1FD43" w:rsidR="00A7212D" w:rsidRPr="000E1A9C" w:rsidRDefault="00A7212D" w:rsidP="00182A90">
            <w:pPr>
              <w:spacing w:line="240" w:lineRule="auto"/>
              <w:ind w:firstLine="0"/>
              <w:jc w:val="center"/>
            </w:pPr>
            <w:r w:rsidRPr="000E1A9C">
              <w:t>Extraversion</w:t>
            </w:r>
          </w:p>
        </w:tc>
        <w:tc>
          <w:tcPr>
            <w:tcW w:w="1276" w:type="dxa"/>
            <w:vAlign w:val="center"/>
          </w:tcPr>
          <w:p w14:paraId="5618D9E7" w14:textId="1A444C39" w:rsidR="00A7212D" w:rsidRPr="000E1A9C" w:rsidRDefault="00A7212D" w:rsidP="00182A90">
            <w:pPr>
              <w:pStyle w:val="Tabelle"/>
            </w:pPr>
            <w:r w:rsidRPr="000E1A9C">
              <w:rPr>
                <w:i/>
                <w:iCs/>
              </w:rPr>
              <w:t>R</w:t>
            </w:r>
            <w:r w:rsidRPr="000E1A9C">
              <w:rPr>
                <w:i/>
                <w:iCs/>
                <w:vertAlign w:val="superscript"/>
              </w:rPr>
              <w:t>2</w:t>
            </w:r>
            <w:r w:rsidRPr="000E1A9C">
              <w:t xml:space="preserve"> = </w:t>
            </w:r>
            <w:r w:rsidRPr="00EC1ACF">
              <w:t>-.01</w:t>
            </w:r>
          </w:p>
        </w:tc>
        <w:tc>
          <w:tcPr>
            <w:tcW w:w="2468" w:type="dxa"/>
            <w:vAlign w:val="center"/>
          </w:tcPr>
          <w:p w14:paraId="3A8BFE3E" w14:textId="74C40AA6" w:rsidR="00A7212D" w:rsidRPr="000E1A9C" w:rsidRDefault="00A7212D" w:rsidP="00182A90">
            <w:pPr>
              <w:pStyle w:val="Tabelle"/>
            </w:pPr>
            <w:proofErr w:type="gramStart"/>
            <w:r w:rsidRPr="00B93086">
              <w:rPr>
                <w:i/>
                <w:iCs/>
              </w:rPr>
              <w:t>F</w:t>
            </w:r>
            <w:r>
              <w:t>(</w:t>
            </w:r>
            <w:proofErr w:type="gramEnd"/>
            <w:r>
              <w:t xml:space="preserve">3, 100) = </w:t>
            </w:r>
            <w:r w:rsidRPr="00EC1ACF">
              <w:t>0.60</w:t>
            </w:r>
          </w:p>
        </w:tc>
        <w:tc>
          <w:tcPr>
            <w:tcW w:w="1559" w:type="dxa"/>
            <w:vAlign w:val="center"/>
          </w:tcPr>
          <w:p w14:paraId="7890B02B" w14:textId="6FEE0F20" w:rsidR="00A7212D" w:rsidRPr="00B93086" w:rsidRDefault="00A7212D" w:rsidP="00182A90">
            <w:pPr>
              <w:pStyle w:val="Tabelle"/>
              <w:rPr>
                <w:i/>
                <w:iCs/>
              </w:rPr>
            </w:pPr>
            <w:r w:rsidRPr="000E1A9C">
              <w:rPr>
                <w:i/>
                <w:iCs/>
              </w:rPr>
              <w:t>p</w:t>
            </w:r>
            <w:r w:rsidRPr="000E1A9C">
              <w:t xml:space="preserve"> = </w:t>
            </w:r>
            <w:r w:rsidRPr="00D064AD">
              <w:t>.78</w:t>
            </w:r>
          </w:p>
        </w:tc>
        <w:tc>
          <w:tcPr>
            <w:tcW w:w="1652" w:type="dxa"/>
            <w:vAlign w:val="center"/>
          </w:tcPr>
          <w:p w14:paraId="5CF5746D" w14:textId="14D849D5" w:rsidR="00A7212D" w:rsidRPr="000E1A9C" w:rsidRDefault="00A7212D" w:rsidP="00182A90">
            <w:pPr>
              <w:pStyle w:val="Tabelle"/>
              <w:rPr>
                <w:i/>
                <w:iCs/>
              </w:rPr>
            </w:pPr>
            <w:r w:rsidRPr="000E1A9C">
              <w:rPr>
                <w:i/>
                <w:iCs/>
              </w:rPr>
              <w:t>p</w:t>
            </w:r>
            <w:r w:rsidRPr="000E1A9C">
              <w:t xml:space="preserve"> = </w:t>
            </w:r>
            <w:r w:rsidRPr="00EC1ACF">
              <w:t>.36</w:t>
            </w:r>
          </w:p>
        </w:tc>
      </w:tr>
      <w:tr w:rsidR="00A7212D" w:rsidRPr="000E1A9C" w14:paraId="718DE969" w14:textId="4F804F77" w:rsidTr="00182A90">
        <w:trPr>
          <w:trHeight w:hRule="exact" w:val="567"/>
        </w:trPr>
        <w:tc>
          <w:tcPr>
            <w:tcW w:w="2068" w:type="dxa"/>
            <w:vAlign w:val="center"/>
          </w:tcPr>
          <w:p w14:paraId="3CDBC966" w14:textId="0A1DAC10" w:rsidR="00A7212D" w:rsidRPr="000E1A9C" w:rsidRDefault="00A7212D" w:rsidP="00182A90">
            <w:pPr>
              <w:spacing w:line="240" w:lineRule="auto"/>
              <w:ind w:firstLine="0"/>
              <w:jc w:val="center"/>
            </w:pPr>
            <w:r w:rsidRPr="000E1A9C">
              <w:t>Neuroticism</w:t>
            </w:r>
          </w:p>
        </w:tc>
        <w:tc>
          <w:tcPr>
            <w:tcW w:w="1276" w:type="dxa"/>
            <w:vAlign w:val="center"/>
          </w:tcPr>
          <w:p w14:paraId="607E9800" w14:textId="406C81F4" w:rsidR="00A7212D" w:rsidRPr="000E1A9C" w:rsidRDefault="00A7212D" w:rsidP="00182A90">
            <w:pPr>
              <w:pStyle w:val="Tabelle"/>
            </w:pPr>
            <w:r w:rsidRPr="000E1A9C">
              <w:rPr>
                <w:i/>
                <w:iCs/>
              </w:rPr>
              <w:t>R</w:t>
            </w:r>
            <w:r w:rsidRPr="000E1A9C">
              <w:rPr>
                <w:i/>
                <w:iCs/>
                <w:vertAlign w:val="superscript"/>
              </w:rPr>
              <w:t>2</w:t>
            </w:r>
            <w:r w:rsidRPr="000E1A9C">
              <w:t xml:space="preserve"> = </w:t>
            </w:r>
            <w:r w:rsidRPr="00EC1ACF">
              <w:t>-.0</w:t>
            </w:r>
            <w:r>
              <w:t>2</w:t>
            </w:r>
          </w:p>
        </w:tc>
        <w:tc>
          <w:tcPr>
            <w:tcW w:w="2468" w:type="dxa"/>
            <w:vAlign w:val="center"/>
          </w:tcPr>
          <w:p w14:paraId="0F4D4AB4" w14:textId="3982D041" w:rsidR="00A7212D" w:rsidRPr="000E1A9C" w:rsidRDefault="00A7212D" w:rsidP="00182A90">
            <w:pPr>
              <w:pStyle w:val="Tabelle"/>
            </w:pPr>
            <w:proofErr w:type="gramStart"/>
            <w:r w:rsidRPr="00B93086">
              <w:rPr>
                <w:i/>
                <w:iCs/>
              </w:rPr>
              <w:t>F</w:t>
            </w:r>
            <w:r>
              <w:t>(</w:t>
            </w:r>
            <w:proofErr w:type="gramEnd"/>
            <w:r>
              <w:t xml:space="preserve">3, 100) = </w:t>
            </w:r>
            <w:r w:rsidRPr="00EC1ACF">
              <w:t>0.3</w:t>
            </w:r>
            <w:r>
              <w:t>9</w:t>
            </w:r>
          </w:p>
        </w:tc>
        <w:tc>
          <w:tcPr>
            <w:tcW w:w="1559" w:type="dxa"/>
            <w:vAlign w:val="center"/>
          </w:tcPr>
          <w:p w14:paraId="1CCC6D29" w14:textId="1AC738E9" w:rsidR="00A7212D" w:rsidRPr="00B93086" w:rsidRDefault="00A7212D" w:rsidP="00182A90">
            <w:pPr>
              <w:pStyle w:val="Tabelle"/>
              <w:rPr>
                <w:i/>
                <w:iCs/>
              </w:rPr>
            </w:pPr>
            <w:r w:rsidRPr="000E1A9C">
              <w:rPr>
                <w:i/>
                <w:iCs/>
              </w:rPr>
              <w:t>p</w:t>
            </w:r>
            <w:r w:rsidRPr="000E1A9C">
              <w:t xml:space="preserve"> = </w:t>
            </w:r>
            <w:r w:rsidRPr="00EC1ACF">
              <w:t>.9</w:t>
            </w:r>
            <w:r>
              <w:t>3</w:t>
            </w:r>
          </w:p>
        </w:tc>
        <w:tc>
          <w:tcPr>
            <w:tcW w:w="1652" w:type="dxa"/>
            <w:vAlign w:val="center"/>
          </w:tcPr>
          <w:p w14:paraId="08756838" w14:textId="48952C2C" w:rsidR="00A7212D" w:rsidRPr="000E1A9C" w:rsidRDefault="00A7212D" w:rsidP="00182A90">
            <w:pPr>
              <w:pStyle w:val="Tabelle"/>
              <w:rPr>
                <w:i/>
                <w:iCs/>
              </w:rPr>
            </w:pPr>
            <w:r w:rsidRPr="000E1A9C">
              <w:rPr>
                <w:i/>
                <w:iCs/>
              </w:rPr>
              <w:t>p</w:t>
            </w:r>
            <w:r w:rsidRPr="000E1A9C">
              <w:t xml:space="preserve"> =</w:t>
            </w:r>
            <w:r>
              <w:t xml:space="preserve"> </w:t>
            </w:r>
            <w:r w:rsidRPr="00EC1ACF">
              <w:t>.6</w:t>
            </w:r>
            <w:r>
              <w:t>9</w:t>
            </w:r>
          </w:p>
        </w:tc>
      </w:tr>
      <w:tr w:rsidR="00A7212D" w:rsidRPr="000E1A9C" w14:paraId="610E59B4" w14:textId="1B2BD39C" w:rsidTr="00182A90">
        <w:trPr>
          <w:trHeight w:hRule="exact" w:val="567"/>
        </w:trPr>
        <w:tc>
          <w:tcPr>
            <w:tcW w:w="2068" w:type="dxa"/>
            <w:vAlign w:val="center"/>
          </w:tcPr>
          <w:p w14:paraId="6C405C8D" w14:textId="2F5EA88C" w:rsidR="00A7212D" w:rsidRPr="000E1A9C" w:rsidRDefault="00A7212D" w:rsidP="00182A90">
            <w:pPr>
              <w:spacing w:line="240" w:lineRule="auto"/>
              <w:ind w:firstLine="0"/>
              <w:jc w:val="center"/>
            </w:pPr>
            <w:r w:rsidRPr="000E1A9C">
              <w:t>Openness</w:t>
            </w:r>
          </w:p>
        </w:tc>
        <w:tc>
          <w:tcPr>
            <w:tcW w:w="1276" w:type="dxa"/>
            <w:vAlign w:val="center"/>
          </w:tcPr>
          <w:p w14:paraId="79F00829" w14:textId="1DC23A98" w:rsidR="00A7212D" w:rsidRPr="000E1A9C" w:rsidRDefault="00A7212D" w:rsidP="00182A90">
            <w:pPr>
              <w:pStyle w:val="Tabelle"/>
            </w:pPr>
            <w:r w:rsidRPr="000E1A9C">
              <w:rPr>
                <w:i/>
                <w:iCs/>
              </w:rPr>
              <w:t>R</w:t>
            </w:r>
            <w:r w:rsidRPr="000E1A9C">
              <w:rPr>
                <w:i/>
                <w:iCs/>
                <w:vertAlign w:val="superscript"/>
              </w:rPr>
              <w:t>2</w:t>
            </w:r>
            <w:r w:rsidRPr="000E1A9C">
              <w:t xml:space="preserve"> = </w:t>
            </w:r>
            <w:r w:rsidRPr="00EC1ACF">
              <w:t>-.02</w:t>
            </w:r>
          </w:p>
        </w:tc>
        <w:tc>
          <w:tcPr>
            <w:tcW w:w="2468" w:type="dxa"/>
            <w:vAlign w:val="center"/>
          </w:tcPr>
          <w:p w14:paraId="25766C10" w14:textId="34C3A430" w:rsidR="00A7212D" w:rsidRPr="000E1A9C" w:rsidRDefault="00A7212D" w:rsidP="00182A90">
            <w:pPr>
              <w:pStyle w:val="Tabelle"/>
            </w:pPr>
            <w:proofErr w:type="gramStart"/>
            <w:r w:rsidRPr="00B93086">
              <w:rPr>
                <w:i/>
                <w:iCs/>
              </w:rPr>
              <w:t>F</w:t>
            </w:r>
            <w:r>
              <w:t>(</w:t>
            </w:r>
            <w:proofErr w:type="gramEnd"/>
            <w:r>
              <w:t xml:space="preserve">3, 100) = </w:t>
            </w:r>
            <w:r w:rsidRPr="00EC1ACF">
              <w:t>0.25</w:t>
            </w:r>
          </w:p>
        </w:tc>
        <w:tc>
          <w:tcPr>
            <w:tcW w:w="1559" w:type="dxa"/>
            <w:vAlign w:val="center"/>
          </w:tcPr>
          <w:p w14:paraId="1CD80ED4" w14:textId="67DF06E7" w:rsidR="00A7212D" w:rsidRPr="00B93086" w:rsidRDefault="00A7212D" w:rsidP="00182A90">
            <w:pPr>
              <w:pStyle w:val="Tabelle"/>
              <w:rPr>
                <w:i/>
                <w:iCs/>
              </w:rPr>
            </w:pPr>
            <w:r w:rsidRPr="000E1A9C">
              <w:rPr>
                <w:i/>
                <w:iCs/>
              </w:rPr>
              <w:t>p</w:t>
            </w:r>
            <w:r w:rsidRPr="000E1A9C">
              <w:t xml:space="preserve"> = </w:t>
            </w:r>
            <w:r w:rsidRPr="00EC1ACF">
              <w:t>.43</w:t>
            </w:r>
          </w:p>
        </w:tc>
        <w:tc>
          <w:tcPr>
            <w:tcW w:w="1652" w:type="dxa"/>
            <w:vAlign w:val="center"/>
          </w:tcPr>
          <w:p w14:paraId="7B61C20A" w14:textId="1DCC6BE1" w:rsidR="00A7212D" w:rsidRPr="000E1A9C" w:rsidRDefault="00A7212D" w:rsidP="00182A90">
            <w:pPr>
              <w:pStyle w:val="Tabelle"/>
              <w:rPr>
                <w:i/>
                <w:iCs/>
              </w:rPr>
            </w:pPr>
            <w:r w:rsidRPr="000E1A9C">
              <w:rPr>
                <w:i/>
                <w:iCs/>
              </w:rPr>
              <w:t>p</w:t>
            </w:r>
            <w:r w:rsidRPr="000E1A9C">
              <w:t xml:space="preserve"> = </w:t>
            </w:r>
            <w:r w:rsidRPr="00EC1ACF">
              <w:t>.4</w:t>
            </w:r>
            <w:r>
              <w:t>5</w:t>
            </w:r>
          </w:p>
        </w:tc>
      </w:tr>
    </w:tbl>
    <w:p w14:paraId="28BB22BA" w14:textId="5457388A" w:rsidR="00A9323C" w:rsidRDefault="00FC3AC1" w:rsidP="00FC3AC1">
      <w:r w:rsidRPr="00FC3AC1">
        <w:t xml:space="preserve">The analysis could not </w:t>
      </w:r>
      <w:r w:rsidR="007B6157">
        <w:t>provide</w:t>
      </w:r>
      <w:r w:rsidRPr="00FC3AC1">
        <w:t xml:space="preserve"> significant support for hypotheses H1A to H1E, nor for H2, thus refuting all hypotheses.</w:t>
      </w:r>
      <w:r>
        <w:t xml:space="preserve"> </w:t>
      </w:r>
      <w:r w:rsidR="00A9323C" w:rsidRPr="00A9323C">
        <w:t xml:space="preserve">The results are relatively far from </w:t>
      </w:r>
      <w:r w:rsidR="006D7B9F" w:rsidRPr="00A9323C">
        <w:t>significant;</w:t>
      </w:r>
      <w:r w:rsidR="00A9323C" w:rsidRPr="00A9323C">
        <w:t xml:space="preserve"> </w:t>
      </w:r>
      <w:r w:rsidR="006D7B9F" w:rsidRPr="00A9323C">
        <w:t>thus,</w:t>
      </w:r>
      <w:r w:rsidR="00A9323C" w:rsidRPr="00A9323C">
        <w:t xml:space="preserve"> </w:t>
      </w:r>
      <w:r w:rsidR="006D7B9F">
        <w:t xml:space="preserve">mere </w:t>
      </w:r>
      <w:r w:rsidR="00A9323C" w:rsidRPr="00A9323C">
        <w:t xml:space="preserve">chance can be ruled out as an explanation for the lack of significance. It can be concluded that in the form in which the hypotheses were formulated, none of them is true, at least not according to the data. </w:t>
      </w:r>
    </w:p>
    <w:p w14:paraId="7725392A" w14:textId="77777777" w:rsidR="00D639A2" w:rsidRDefault="00C3120F" w:rsidP="00FC3AC1">
      <w:r w:rsidRPr="00C3120F">
        <w:t>The same conclusion can be drawn from the moderator analysis. The participants' own expression of personality traits had no significant effect on their preferences in facially communicated personality traits. Neither the main effect nor the interaction effect with the condition yielded a significant result.</w:t>
      </w:r>
    </w:p>
    <w:p w14:paraId="742EF41C" w14:textId="77777777" w:rsidR="000D48F5" w:rsidRDefault="006D7B9F" w:rsidP="006D7B9F">
      <w:r>
        <w:t>The main findings on which this study is based are the significant inferences people make about facially communicated personality traits</w:t>
      </w:r>
      <w:r w:rsidR="00FB3CD6">
        <w:t xml:space="preserve"> </w:t>
      </w:r>
      <w:r w:rsidR="00FB3CD6">
        <w:fldChar w:fldCharType="begin"/>
      </w:r>
      <w:r w:rsidR="00F94C47">
        <w:instrText xml:space="preserve"> ADDIN ZOTERO_ITEM CSL_CITATION {"citationID":"ehvttAol","properties":{"formattedCitation":"(Ambady et al., 2000; Walker &amp; Vetter, 2016)","plainCitation":"(Ambady et al., 200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00FB3CD6">
        <w:fldChar w:fldCharType="separate"/>
      </w:r>
      <w:r w:rsidR="00F94C47" w:rsidRPr="00F94C47">
        <w:rPr>
          <w:rFonts w:cs="Times New Roman"/>
        </w:rPr>
        <w:t>(Ambady et al., 2000; Walker &amp; Vetter, 2016)</w:t>
      </w:r>
      <w:r w:rsidR="00FB3CD6">
        <w:fldChar w:fldCharType="end"/>
      </w:r>
      <w:r>
        <w:t xml:space="preserve">. As </w:t>
      </w:r>
      <w:r>
        <w:lastRenderedPageBreak/>
        <w:t xml:space="preserve">a final step in the analysis, this effect was examined in the current sample. One t-test was conducted for the images with the enhanced traits and one for the images with the reduced traits. </w:t>
      </w:r>
    </w:p>
    <w:p w14:paraId="4857BA5A" w14:textId="77777777" w:rsidR="000D48F5" w:rsidRDefault="000D48F5" w:rsidP="000D48F5">
      <w:r w:rsidRPr="00F172BC">
        <w:t xml:space="preserve">On the one hand, participants were able to evaluate images with increased trait manipulation (M = 4.36, SD = 0.53) with significant accuracy, </w:t>
      </w:r>
      <w:proofErr w:type="gramStart"/>
      <w:r w:rsidRPr="00F172BC">
        <w:t>t(</w:t>
      </w:r>
      <w:proofErr w:type="gramEnd"/>
      <w:r w:rsidRPr="00F172BC">
        <w:t xml:space="preserve">105) = 6.94, p &lt; .001, d = 0.67. On the other hand, inferences were not significantly correct for images with reduced trait manipulation (M = 4.02, SD = 0.52), </w:t>
      </w:r>
      <w:proofErr w:type="gramStart"/>
      <w:r w:rsidRPr="00F172BC">
        <w:t>t(</w:t>
      </w:r>
      <w:proofErr w:type="gramEnd"/>
      <w:r w:rsidRPr="00F172BC">
        <w:t>105) = 0.34, p = 0.63, d = 0.03.</w:t>
      </w:r>
    </w:p>
    <w:p w14:paraId="41EED04F" w14:textId="77777777" w:rsidR="004F2ACD" w:rsidRDefault="006D7B9F" w:rsidP="004F2ACD">
      <w:r>
        <w:t xml:space="preserve">In addition, a t-test was calculated for each trait and the direction of the trait manipulation. All results can be seen in Table 5 (for enhanced trait manipulations) and Table 6 (for reduced trait manipulations). For all t-tests, the actual Likert scale scores (1 - 7) were compared to the scale mean (4). This provides information </w:t>
      </w:r>
      <w:r w:rsidR="00B578A8">
        <w:t>about</w:t>
      </w:r>
      <w:r>
        <w:t xml:space="preserve"> </w:t>
      </w:r>
      <w:r w:rsidR="000D48F5">
        <w:t>which of</w:t>
      </w:r>
      <w:r>
        <w:t xml:space="preserve"> the participants' </w:t>
      </w:r>
      <w:r w:rsidR="000D48F5">
        <w:t xml:space="preserve">specific </w:t>
      </w:r>
      <w:r>
        <w:t>personality ratings were significantly accurate.</w:t>
      </w:r>
      <w:r w:rsidR="004F2ACD" w:rsidRPr="004F2ACD">
        <w:t xml:space="preserve"> </w:t>
      </w:r>
    </w:p>
    <w:p w14:paraId="5E95FEF8" w14:textId="77777777" w:rsidR="004F2ACD" w:rsidRDefault="004F2ACD" w:rsidP="004F2ACD">
      <w:pPr>
        <w:pStyle w:val="Beschriftung"/>
        <w:keepNext/>
      </w:pPr>
    </w:p>
    <w:p w14:paraId="30E20E51" w14:textId="01BA2E7C"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5</w:t>
      </w:r>
      <w:r>
        <w:fldChar w:fldCharType="end"/>
      </w:r>
    </w:p>
    <w:p w14:paraId="6B4C1523" w14:textId="77777777" w:rsidR="004F2ACD" w:rsidRDefault="004F2ACD" w:rsidP="004F2ACD">
      <w:pPr>
        <w:pStyle w:val="Beschriftung"/>
        <w:keepNext/>
        <w:spacing w:line="480" w:lineRule="auto"/>
      </w:pPr>
      <w:r w:rsidRPr="00D7323B">
        <w:rPr>
          <w:i/>
          <w:iCs w:val="0"/>
        </w:rPr>
        <w:t>Inferential statistics results of the one-sample t-test on the trait ratings</w:t>
      </w:r>
      <w:r>
        <w:rPr>
          <w:i/>
          <w:iCs w:val="0"/>
        </w:rPr>
        <w:t xml:space="preserve"> accuracy (for enhanced trait manipulations)</w:t>
      </w:r>
      <w:r w:rsidRPr="00D7323B">
        <w:rPr>
          <w:i/>
          <w:iCs w:val="0"/>
        </w:rPr>
        <w:t>.</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27"/>
        <w:gridCol w:w="1630"/>
        <w:gridCol w:w="1936"/>
        <w:gridCol w:w="1790"/>
        <w:gridCol w:w="1813"/>
      </w:tblGrid>
      <w:tr w:rsidR="004F2ACD" w14:paraId="440DE3F8" w14:textId="77777777" w:rsidTr="002A41BF">
        <w:trPr>
          <w:cantSplit/>
          <w:trHeight w:val="991"/>
        </w:trPr>
        <w:tc>
          <w:tcPr>
            <w:tcW w:w="2227" w:type="dxa"/>
            <w:vAlign w:val="center"/>
          </w:tcPr>
          <w:p w14:paraId="60D3C624" w14:textId="77777777" w:rsidR="004F2ACD" w:rsidRPr="00D639A2" w:rsidRDefault="004F2ACD" w:rsidP="00182A90">
            <w:pPr>
              <w:spacing w:line="240" w:lineRule="auto"/>
              <w:ind w:firstLine="0"/>
              <w:jc w:val="center"/>
              <w:rPr>
                <w:b/>
                <w:bCs/>
              </w:rPr>
            </w:pPr>
            <w:bookmarkStart w:id="153" w:name="_Hlk83296921"/>
            <w:r w:rsidRPr="00D639A2">
              <w:rPr>
                <w:b/>
                <w:bCs/>
              </w:rPr>
              <w:t>Trait</w:t>
            </w:r>
          </w:p>
        </w:tc>
        <w:tc>
          <w:tcPr>
            <w:tcW w:w="1630" w:type="dxa"/>
            <w:vAlign w:val="center"/>
          </w:tcPr>
          <w:p w14:paraId="3765389B" w14:textId="77777777" w:rsidR="004F2ACD" w:rsidRPr="00D639A2" w:rsidRDefault="004F2ACD" w:rsidP="00182A90">
            <w:pPr>
              <w:spacing w:line="240" w:lineRule="auto"/>
              <w:ind w:firstLine="0"/>
              <w:jc w:val="center"/>
              <w:rPr>
                <w:b/>
                <w:bCs/>
              </w:rPr>
            </w:pPr>
            <w:r>
              <w:rPr>
                <w:b/>
                <w:bCs/>
              </w:rPr>
              <w:t>Mean &amp; Standard deviation</w:t>
            </w:r>
          </w:p>
        </w:tc>
        <w:tc>
          <w:tcPr>
            <w:tcW w:w="1936" w:type="dxa"/>
            <w:vAlign w:val="center"/>
          </w:tcPr>
          <w:p w14:paraId="413970DE" w14:textId="77777777" w:rsidR="004F2ACD" w:rsidRPr="00D639A2" w:rsidRDefault="004F2ACD" w:rsidP="00182A90">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790" w:type="dxa"/>
            <w:vAlign w:val="center"/>
          </w:tcPr>
          <w:p w14:paraId="53ABD754" w14:textId="77777777" w:rsidR="004F2ACD" w:rsidRPr="00D639A2" w:rsidRDefault="004F2ACD" w:rsidP="00182A90">
            <w:pPr>
              <w:spacing w:line="240" w:lineRule="auto"/>
              <w:ind w:firstLine="0"/>
              <w:jc w:val="center"/>
              <w:rPr>
                <w:b/>
                <w:bCs/>
              </w:rPr>
            </w:pPr>
            <w:r w:rsidRPr="00D639A2">
              <w:rPr>
                <w:b/>
                <w:bCs/>
              </w:rPr>
              <w:t>95% CI</w:t>
            </w:r>
          </w:p>
        </w:tc>
        <w:tc>
          <w:tcPr>
            <w:tcW w:w="1813" w:type="dxa"/>
            <w:vAlign w:val="center"/>
          </w:tcPr>
          <w:p w14:paraId="027093D3" w14:textId="77777777" w:rsidR="004F2ACD" w:rsidRDefault="004F2ACD" w:rsidP="00182A90">
            <w:pPr>
              <w:spacing w:line="240" w:lineRule="auto"/>
              <w:ind w:firstLine="0"/>
              <w:jc w:val="center"/>
              <w:rPr>
                <w:b/>
                <w:bCs/>
              </w:rPr>
            </w:pPr>
            <w:r>
              <w:rPr>
                <w:b/>
                <w:bCs/>
              </w:rPr>
              <w:t xml:space="preserve">One-sample </w:t>
            </w:r>
          </w:p>
          <w:p w14:paraId="33E3C51E" w14:textId="77777777" w:rsidR="004F2ACD" w:rsidRPr="00D639A2" w:rsidRDefault="004F2ACD" w:rsidP="00182A90">
            <w:pPr>
              <w:spacing w:line="240" w:lineRule="auto"/>
              <w:ind w:firstLine="0"/>
              <w:jc w:val="center"/>
              <w:rPr>
                <w:b/>
                <w:bCs/>
              </w:rPr>
            </w:pPr>
            <w:r>
              <w:rPr>
                <w:b/>
                <w:bCs/>
              </w:rPr>
              <w:t>t-test</w:t>
            </w:r>
          </w:p>
        </w:tc>
      </w:tr>
      <w:tr w:rsidR="004F2ACD" w14:paraId="18A8471A" w14:textId="77777777" w:rsidTr="002A41BF">
        <w:trPr>
          <w:cantSplit/>
          <w:trHeight w:val="680"/>
        </w:trPr>
        <w:tc>
          <w:tcPr>
            <w:tcW w:w="2227" w:type="dxa"/>
            <w:vAlign w:val="center"/>
          </w:tcPr>
          <w:p w14:paraId="63EF8A4B" w14:textId="77777777" w:rsidR="004F2ACD" w:rsidRDefault="004F2ACD" w:rsidP="00182A90">
            <w:pPr>
              <w:spacing w:line="240" w:lineRule="auto"/>
              <w:ind w:firstLine="0"/>
              <w:jc w:val="center"/>
            </w:pPr>
            <w:r w:rsidRPr="000E1A9C">
              <w:t>Agreeableness</w:t>
            </w:r>
          </w:p>
        </w:tc>
        <w:tc>
          <w:tcPr>
            <w:tcW w:w="1630" w:type="dxa"/>
            <w:vAlign w:val="center"/>
          </w:tcPr>
          <w:p w14:paraId="779939FB" w14:textId="77777777" w:rsidR="004F2ACD" w:rsidRDefault="004F2ACD" w:rsidP="00182A90">
            <w:pPr>
              <w:spacing w:line="240" w:lineRule="auto"/>
              <w:ind w:firstLine="0"/>
              <w:jc w:val="center"/>
            </w:pPr>
            <w:r w:rsidRPr="00434078">
              <w:rPr>
                <w:i/>
                <w:iCs/>
              </w:rPr>
              <w:t>M</w:t>
            </w:r>
            <w:r>
              <w:t xml:space="preserve"> = </w:t>
            </w:r>
            <w:r w:rsidRPr="00615C9D">
              <w:t>4.5</w:t>
            </w:r>
            <w:r>
              <w:t>2,</w:t>
            </w:r>
          </w:p>
          <w:p w14:paraId="4C52511D" w14:textId="77777777" w:rsidR="004F2ACD" w:rsidRDefault="004F2ACD" w:rsidP="00182A90">
            <w:pPr>
              <w:spacing w:line="240" w:lineRule="auto"/>
              <w:ind w:firstLine="0"/>
              <w:jc w:val="center"/>
            </w:pPr>
            <w:r w:rsidRPr="00434078">
              <w:rPr>
                <w:i/>
                <w:iCs/>
              </w:rPr>
              <w:t>SD</w:t>
            </w:r>
            <w:r>
              <w:t xml:space="preserve"> = </w:t>
            </w:r>
            <w:r w:rsidRPr="008378C2">
              <w:t>1.06</w:t>
            </w:r>
          </w:p>
        </w:tc>
        <w:tc>
          <w:tcPr>
            <w:tcW w:w="1936" w:type="dxa"/>
            <w:vAlign w:val="center"/>
          </w:tcPr>
          <w:p w14:paraId="0CFE93FD" w14:textId="77777777" w:rsidR="004F2ACD" w:rsidRDefault="004F2ACD" w:rsidP="00182A90">
            <w:pPr>
              <w:spacing w:line="240" w:lineRule="auto"/>
              <w:ind w:firstLine="0"/>
              <w:jc w:val="center"/>
            </w:pPr>
            <w:r w:rsidRPr="00615C9D">
              <w:rPr>
                <w:i/>
                <w:iCs/>
              </w:rPr>
              <w:t xml:space="preserve">d </w:t>
            </w:r>
            <w:r>
              <w:t xml:space="preserve">= </w:t>
            </w:r>
            <w:r w:rsidRPr="00615C9D">
              <w:t>0.49</w:t>
            </w:r>
          </w:p>
        </w:tc>
        <w:tc>
          <w:tcPr>
            <w:tcW w:w="1790" w:type="dxa"/>
            <w:vAlign w:val="center"/>
          </w:tcPr>
          <w:p w14:paraId="1D800B35" w14:textId="77777777" w:rsidR="004F2ACD" w:rsidRDefault="004F2ACD" w:rsidP="00182A90">
            <w:pPr>
              <w:spacing w:line="240" w:lineRule="auto"/>
              <w:ind w:firstLine="0"/>
              <w:jc w:val="center"/>
            </w:pPr>
            <w:r w:rsidRPr="00D639A2">
              <w:t xml:space="preserve">4.347301      </w:t>
            </w:r>
          </w:p>
          <w:p w14:paraId="543AAFDE" w14:textId="77777777" w:rsidR="004F2ACD" w:rsidRDefault="004F2ACD" w:rsidP="00182A90">
            <w:pPr>
              <w:spacing w:line="240" w:lineRule="auto"/>
              <w:ind w:firstLine="0"/>
              <w:jc w:val="center"/>
            </w:pPr>
            <w:r w:rsidRPr="00D639A2">
              <w:t>Inf</w:t>
            </w:r>
          </w:p>
        </w:tc>
        <w:tc>
          <w:tcPr>
            <w:tcW w:w="1813" w:type="dxa"/>
            <w:vAlign w:val="center"/>
          </w:tcPr>
          <w:p w14:paraId="6A79B9A7"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5.0</w:t>
            </w:r>
            <w:r>
              <w:t>2,</w:t>
            </w:r>
          </w:p>
          <w:p w14:paraId="5AD42BFC" w14:textId="77777777" w:rsidR="004F2ACD" w:rsidRDefault="004F2ACD" w:rsidP="00182A90">
            <w:pPr>
              <w:spacing w:line="240" w:lineRule="auto"/>
              <w:ind w:firstLine="0"/>
              <w:jc w:val="center"/>
            </w:pPr>
            <w:r w:rsidRPr="00615C9D">
              <w:rPr>
                <w:i/>
                <w:iCs/>
              </w:rPr>
              <w:t>p</w:t>
            </w:r>
            <w:r>
              <w:t xml:space="preserve"> &lt; .001*</w:t>
            </w:r>
          </w:p>
        </w:tc>
      </w:tr>
      <w:tr w:rsidR="004F2ACD" w14:paraId="4E514228" w14:textId="77777777" w:rsidTr="002A41BF">
        <w:trPr>
          <w:cantSplit/>
          <w:trHeight w:val="680"/>
        </w:trPr>
        <w:tc>
          <w:tcPr>
            <w:tcW w:w="2227" w:type="dxa"/>
            <w:vAlign w:val="center"/>
          </w:tcPr>
          <w:p w14:paraId="0ABC8126" w14:textId="77777777" w:rsidR="004F2ACD" w:rsidRDefault="004F2ACD" w:rsidP="00182A90">
            <w:pPr>
              <w:spacing w:line="240" w:lineRule="auto"/>
              <w:ind w:firstLine="0"/>
              <w:jc w:val="center"/>
            </w:pPr>
            <w:r w:rsidRPr="000E1A9C">
              <w:t>Conscientiousness</w:t>
            </w:r>
          </w:p>
        </w:tc>
        <w:tc>
          <w:tcPr>
            <w:tcW w:w="1630" w:type="dxa"/>
            <w:vAlign w:val="center"/>
          </w:tcPr>
          <w:p w14:paraId="7CB333F7" w14:textId="77777777" w:rsidR="004F2ACD" w:rsidRDefault="004F2ACD" w:rsidP="00182A90">
            <w:pPr>
              <w:spacing w:line="240" w:lineRule="auto"/>
              <w:ind w:firstLine="0"/>
              <w:jc w:val="center"/>
            </w:pPr>
            <w:r w:rsidRPr="00434078">
              <w:rPr>
                <w:i/>
                <w:iCs/>
              </w:rPr>
              <w:t>M</w:t>
            </w:r>
            <w:r>
              <w:t xml:space="preserve"> = </w:t>
            </w:r>
            <w:r w:rsidRPr="00615C9D">
              <w:t>4.90</w:t>
            </w:r>
            <w:r>
              <w:t>,</w:t>
            </w:r>
          </w:p>
          <w:p w14:paraId="01DD8E89" w14:textId="77777777" w:rsidR="004F2ACD" w:rsidRDefault="004F2ACD" w:rsidP="00182A90">
            <w:pPr>
              <w:spacing w:line="240" w:lineRule="auto"/>
              <w:ind w:firstLine="0"/>
              <w:jc w:val="center"/>
            </w:pPr>
            <w:r w:rsidRPr="00434078">
              <w:rPr>
                <w:i/>
                <w:iCs/>
              </w:rPr>
              <w:t>SD</w:t>
            </w:r>
            <w:r>
              <w:t xml:space="preserve"> = 0.96</w:t>
            </w:r>
          </w:p>
        </w:tc>
        <w:tc>
          <w:tcPr>
            <w:tcW w:w="1936" w:type="dxa"/>
            <w:vAlign w:val="center"/>
          </w:tcPr>
          <w:p w14:paraId="2BB1BE5D" w14:textId="77777777" w:rsidR="004F2ACD" w:rsidRDefault="004F2ACD" w:rsidP="00182A90">
            <w:pPr>
              <w:spacing w:line="240" w:lineRule="auto"/>
              <w:ind w:firstLine="0"/>
              <w:jc w:val="center"/>
            </w:pPr>
            <w:r w:rsidRPr="00615C9D">
              <w:rPr>
                <w:i/>
                <w:iCs/>
              </w:rPr>
              <w:t xml:space="preserve">d </w:t>
            </w:r>
            <w:r>
              <w:t xml:space="preserve">= </w:t>
            </w:r>
            <w:r w:rsidRPr="00615C9D">
              <w:t>0.94</w:t>
            </w:r>
          </w:p>
        </w:tc>
        <w:tc>
          <w:tcPr>
            <w:tcW w:w="1790" w:type="dxa"/>
            <w:vAlign w:val="center"/>
          </w:tcPr>
          <w:p w14:paraId="5CE0D026" w14:textId="77777777" w:rsidR="004F2ACD" w:rsidRDefault="004F2ACD" w:rsidP="00182A90">
            <w:pPr>
              <w:spacing w:line="240" w:lineRule="auto"/>
              <w:ind w:firstLine="0"/>
              <w:jc w:val="center"/>
            </w:pPr>
            <w:r w:rsidRPr="00615C9D">
              <w:t xml:space="preserve">4.746253      </w:t>
            </w:r>
          </w:p>
          <w:p w14:paraId="379E34E5" w14:textId="77777777" w:rsidR="004F2ACD" w:rsidRDefault="004F2ACD" w:rsidP="00182A90">
            <w:pPr>
              <w:spacing w:line="240" w:lineRule="auto"/>
              <w:ind w:firstLine="0"/>
              <w:jc w:val="center"/>
            </w:pPr>
            <w:r w:rsidRPr="00615C9D">
              <w:t>Inf</w:t>
            </w:r>
          </w:p>
        </w:tc>
        <w:tc>
          <w:tcPr>
            <w:tcW w:w="1813" w:type="dxa"/>
            <w:vAlign w:val="center"/>
          </w:tcPr>
          <w:p w14:paraId="4B600F08"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9.6</w:t>
            </w:r>
            <w:r>
              <w:t>7,</w:t>
            </w:r>
          </w:p>
          <w:p w14:paraId="3F2D7794" w14:textId="77777777" w:rsidR="004F2ACD" w:rsidRDefault="004F2ACD" w:rsidP="00182A90">
            <w:pPr>
              <w:spacing w:line="240" w:lineRule="auto"/>
              <w:ind w:firstLine="0"/>
              <w:jc w:val="center"/>
            </w:pPr>
            <w:r w:rsidRPr="00615C9D">
              <w:rPr>
                <w:i/>
                <w:iCs/>
              </w:rPr>
              <w:t>p</w:t>
            </w:r>
            <w:r>
              <w:t xml:space="preserve"> &lt; .001*</w:t>
            </w:r>
          </w:p>
        </w:tc>
      </w:tr>
      <w:tr w:rsidR="004F2ACD" w14:paraId="1C172858" w14:textId="77777777" w:rsidTr="002A41BF">
        <w:trPr>
          <w:cantSplit/>
          <w:trHeight w:val="680"/>
        </w:trPr>
        <w:tc>
          <w:tcPr>
            <w:tcW w:w="2227" w:type="dxa"/>
            <w:vAlign w:val="center"/>
          </w:tcPr>
          <w:p w14:paraId="1E63C6C2" w14:textId="77777777" w:rsidR="004F2ACD" w:rsidRDefault="004F2ACD" w:rsidP="00182A90">
            <w:pPr>
              <w:spacing w:line="240" w:lineRule="auto"/>
              <w:ind w:firstLine="0"/>
              <w:jc w:val="center"/>
            </w:pPr>
            <w:r w:rsidRPr="000E1A9C">
              <w:t>Extraversion</w:t>
            </w:r>
          </w:p>
        </w:tc>
        <w:tc>
          <w:tcPr>
            <w:tcW w:w="1630" w:type="dxa"/>
            <w:vAlign w:val="center"/>
          </w:tcPr>
          <w:p w14:paraId="74CCCC3A" w14:textId="77777777" w:rsidR="004F2ACD" w:rsidRDefault="004F2ACD" w:rsidP="00182A90">
            <w:pPr>
              <w:spacing w:line="240" w:lineRule="auto"/>
              <w:ind w:firstLine="0"/>
              <w:jc w:val="center"/>
            </w:pPr>
            <w:r w:rsidRPr="00434078">
              <w:rPr>
                <w:i/>
                <w:iCs/>
              </w:rPr>
              <w:t>M</w:t>
            </w:r>
            <w:r>
              <w:t xml:space="preserve"> = 5.05,</w:t>
            </w:r>
          </w:p>
          <w:p w14:paraId="6FC3BF69" w14:textId="77777777" w:rsidR="004F2ACD" w:rsidRDefault="004F2ACD" w:rsidP="00182A90">
            <w:pPr>
              <w:spacing w:line="240" w:lineRule="auto"/>
              <w:ind w:firstLine="0"/>
              <w:jc w:val="center"/>
            </w:pPr>
            <w:r w:rsidRPr="00434078">
              <w:rPr>
                <w:i/>
                <w:iCs/>
              </w:rPr>
              <w:t>SD</w:t>
            </w:r>
            <w:r>
              <w:t xml:space="preserve"> = 1.08</w:t>
            </w:r>
          </w:p>
        </w:tc>
        <w:tc>
          <w:tcPr>
            <w:tcW w:w="1936" w:type="dxa"/>
            <w:vAlign w:val="center"/>
          </w:tcPr>
          <w:p w14:paraId="4393002D" w14:textId="77777777" w:rsidR="004F2ACD" w:rsidRDefault="004F2ACD" w:rsidP="00182A90">
            <w:pPr>
              <w:spacing w:line="240" w:lineRule="auto"/>
              <w:ind w:firstLine="0"/>
              <w:jc w:val="center"/>
            </w:pPr>
            <w:r w:rsidRPr="00615C9D">
              <w:rPr>
                <w:i/>
                <w:iCs/>
              </w:rPr>
              <w:t xml:space="preserve">d </w:t>
            </w:r>
            <w:r>
              <w:t xml:space="preserve">= </w:t>
            </w:r>
            <w:r w:rsidRPr="00615C9D">
              <w:t>0.97</w:t>
            </w:r>
          </w:p>
        </w:tc>
        <w:tc>
          <w:tcPr>
            <w:tcW w:w="1790" w:type="dxa"/>
            <w:vAlign w:val="center"/>
          </w:tcPr>
          <w:p w14:paraId="797AA0E0" w14:textId="77777777" w:rsidR="004F2ACD" w:rsidRDefault="004F2ACD" w:rsidP="00182A90">
            <w:pPr>
              <w:spacing w:line="240" w:lineRule="auto"/>
              <w:ind w:firstLine="0"/>
              <w:jc w:val="center"/>
            </w:pPr>
            <w:r w:rsidRPr="00615C9D">
              <w:t xml:space="preserve">4.873238      </w:t>
            </w:r>
          </w:p>
          <w:p w14:paraId="707AAC1B" w14:textId="77777777" w:rsidR="004F2ACD" w:rsidRDefault="004F2ACD" w:rsidP="00182A90">
            <w:pPr>
              <w:spacing w:line="240" w:lineRule="auto"/>
              <w:ind w:firstLine="0"/>
              <w:jc w:val="center"/>
            </w:pPr>
            <w:r w:rsidRPr="00615C9D">
              <w:t>Inf</w:t>
            </w:r>
          </w:p>
        </w:tc>
        <w:tc>
          <w:tcPr>
            <w:tcW w:w="1813" w:type="dxa"/>
            <w:vAlign w:val="center"/>
          </w:tcPr>
          <w:p w14:paraId="2D297608"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9.99</w:t>
            </w:r>
            <w:r>
              <w:t>,</w:t>
            </w:r>
          </w:p>
          <w:p w14:paraId="2AA1CBE0" w14:textId="77777777" w:rsidR="004F2ACD" w:rsidRDefault="004F2ACD" w:rsidP="00182A90">
            <w:pPr>
              <w:spacing w:line="240" w:lineRule="auto"/>
              <w:ind w:firstLine="0"/>
              <w:jc w:val="center"/>
            </w:pPr>
            <w:r w:rsidRPr="00615C9D">
              <w:rPr>
                <w:i/>
                <w:iCs/>
              </w:rPr>
              <w:t>p</w:t>
            </w:r>
            <w:r>
              <w:t xml:space="preserve"> &lt; .001*</w:t>
            </w:r>
          </w:p>
        </w:tc>
      </w:tr>
      <w:tr w:rsidR="004F2ACD" w14:paraId="5EA78184" w14:textId="77777777" w:rsidTr="002A41BF">
        <w:trPr>
          <w:cantSplit/>
          <w:trHeight w:val="680"/>
        </w:trPr>
        <w:tc>
          <w:tcPr>
            <w:tcW w:w="2227" w:type="dxa"/>
            <w:vAlign w:val="center"/>
          </w:tcPr>
          <w:p w14:paraId="3F7374E3" w14:textId="77777777" w:rsidR="004F2ACD" w:rsidRDefault="004F2ACD" w:rsidP="00182A90">
            <w:pPr>
              <w:spacing w:line="240" w:lineRule="auto"/>
              <w:ind w:firstLine="0"/>
              <w:jc w:val="center"/>
            </w:pPr>
            <w:r w:rsidRPr="000E1A9C">
              <w:t>Neuroticism</w:t>
            </w:r>
          </w:p>
        </w:tc>
        <w:tc>
          <w:tcPr>
            <w:tcW w:w="1630" w:type="dxa"/>
            <w:vAlign w:val="center"/>
          </w:tcPr>
          <w:p w14:paraId="4B57F5CA" w14:textId="77777777" w:rsidR="004F2ACD" w:rsidRDefault="004F2ACD" w:rsidP="00182A90">
            <w:pPr>
              <w:spacing w:line="240" w:lineRule="auto"/>
              <w:ind w:firstLine="0"/>
              <w:jc w:val="center"/>
            </w:pPr>
            <w:r w:rsidRPr="00434078">
              <w:rPr>
                <w:i/>
                <w:iCs/>
              </w:rPr>
              <w:t>M</w:t>
            </w:r>
            <w:r>
              <w:t xml:space="preserve"> = </w:t>
            </w:r>
            <w:r w:rsidRPr="009A672C">
              <w:t>4.17</w:t>
            </w:r>
            <w:r>
              <w:t>,</w:t>
            </w:r>
          </w:p>
          <w:p w14:paraId="087D319C" w14:textId="77777777" w:rsidR="004F2ACD" w:rsidRDefault="004F2ACD" w:rsidP="00182A90">
            <w:pPr>
              <w:spacing w:line="240" w:lineRule="auto"/>
              <w:ind w:firstLine="0"/>
              <w:jc w:val="center"/>
            </w:pPr>
            <w:r w:rsidRPr="00434078">
              <w:rPr>
                <w:i/>
                <w:iCs/>
              </w:rPr>
              <w:t>SD</w:t>
            </w:r>
            <w:r>
              <w:t xml:space="preserve"> = 1.21</w:t>
            </w:r>
          </w:p>
        </w:tc>
        <w:tc>
          <w:tcPr>
            <w:tcW w:w="1936" w:type="dxa"/>
            <w:vAlign w:val="center"/>
          </w:tcPr>
          <w:p w14:paraId="45E4DE60" w14:textId="77777777" w:rsidR="004F2ACD" w:rsidRDefault="004F2ACD" w:rsidP="00182A90">
            <w:pPr>
              <w:spacing w:line="240" w:lineRule="auto"/>
              <w:ind w:firstLine="0"/>
              <w:jc w:val="center"/>
            </w:pPr>
            <w:r w:rsidRPr="00615C9D">
              <w:rPr>
                <w:i/>
                <w:iCs/>
              </w:rPr>
              <w:t xml:space="preserve">d </w:t>
            </w:r>
            <w:r>
              <w:t xml:space="preserve">= </w:t>
            </w:r>
            <w:r w:rsidRPr="009A672C">
              <w:t>0.14</w:t>
            </w:r>
          </w:p>
        </w:tc>
        <w:tc>
          <w:tcPr>
            <w:tcW w:w="1790" w:type="dxa"/>
            <w:vAlign w:val="center"/>
          </w:tcPr>
          <w:p w14:paraId="7833E542" w14:textId="77777777" w:rsidR="004F2ACD" w:rsidRDefault="004F2ACD" w:rsidP="00182A90">
            <w:pPr>
              <w:spacing w:line="240" w:lineRule="auto"/>
              <w:ind w:firstLine="0"/>
              <w:jc w:val="center"/>
            </w:pPr>
            <w:r w:rsidRPr="009A672C">
              <w:t xml:space="preserve">3.980264      </w:t>
            </w:r>
          </w:p>
          <w:p w14:paraId="79EF13C1" w14:textId="77777777" w:rsidR="004F2ACD" w:rsidRDefault="004F2ACD" w:rsidP="00182A90">
            <w:pPr>
              <w:spacing w:line="240" w:lineRule="auto"/>
              <w:ind w:firstLine="0"/>
              <w:jc w:val="center"/>
            </w:pPr>
            <w:r w:rsidRPr="009A672C">
              <w:t>Inf</w:t>
            </w:r>
          </w:p>
        </w:tc>
        <w:tc>
          <w:tcPr>
            <w:tcW w:w="1813" w:type="dxa"/>
            <w:vAlign w:val="center"/>
          </w:tcPr>
          <w:p w14:paraId="63D5B9D7"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1.49</w:t>
            </w:r>
            <w:r>
              <w:t>,</w:t>
            </w:r>
          </w:p>
          <w:p w14:paraId="19474825" w14:textId="77777777" w:rsidR="004F2ACD" w:rsidRPr="009A672C" w:rsidRDefault="004F2ACD" w:rsidP="00182A90">
            <w:pPr>
              <w:spacing w:line="240" w:lineRule="auto"/>
              <w:ind w:firstLine="0"/>
              <w:jc w:val="center"/>
            </w:pPr>
            <w:r>
              <w:rPr>
                <w:i/>
                <w:iCs/>
              </w:rPr>
              <w:t xml:space="preserve">p </w:t>
            </w:r>
            <w:r>
              <w:t>= .07</w:t>
            </w:r>
          </w:p>
        </w:tc>
      </w:tr>
      <w:tr w:rsidR="004F2ACD" w14:paraId="741CAA57" w14:textId="77777777" w:rsidTr="002A41BF">
        <w:trPr>
          <w:cantSplit/>
          <w:trHeight w:val="680"/>
        </w:trPr>
        <w:tc>
          <w:tcPr>
            <w:tcW w:w="2227" w:type="dxa"/>
            <w:vAlign w:val="center"/>
          </w:tcPr>
          <w:p w14:paraId="5B208922" w14:textId="77777777" w:rsidR="004F2ACD" w:rsidRDefault="004F2ACD" w:rsidP="00182A90">
            <w:pPr>
              <w:spacing w:line="240" w:lineRule="auto"/>
              <w:ind w:firstLine="0"/>
              <w:jc w:val="center"/>
            </w:pPr>
            <w:r w:rsidRPr="000E1A9C">
              <w:lastRenderedPageBreak/>
              <w:t>Openness</w:t>
            </w:r>
          </w:p>
        </w:tc>
        <w:tc>
          <w:tcPr>
            <w:tcW w:w="1630" w:type="dxa"/>
            <w:vAlign w:val="center"/>
          </w:tcPr>
          <w:p w14:paraId="0A39B193" w14:textId="77777777" w:rsidR="004F2ACD" w:rsidRDefault="004F2ACD" w:rsidP="00182A90">
            <w:pPr>
              <w:spacing w:line="240" w:lineRule="auto"/>
              <w:ind w:firstLine="0"/>
              <w:jc w:val="center"/>
            </w:pPr>
            <w:r w:rsidRPr="00434078">
              <w:rPr>
                <w:i/>
                <w:iCs/>
              </w:rPr>
              <w:t>M</w:t>
            </w:r>
            <w:r>
              <w:t xml:space="preserve"> = </w:t>
            </w:r>
            <w:r w:rsidRPr="009A672C">
              <w:t>3.1</w:t>
            </w:r>
            <w:r>
              <w:t>6,</w:t>
            </w:r>
          </w:p>
          <w:p w14:paraId="625E0E2C" w14:textId="77777777" w:rsidR="004F2ACD" w:rsidRDefault="004F2ACD" w:rsidP="00182A90">
            <w:pPr>
              <w:spacing w:line="240" w:lineRule="auto"/>
              <w:ind w:firstLine="0"/>
              <w:jc w:val="center"/>
            </w:pPr>
            <w:r w:rsidRPr="00434078">
              <w:rPr>
                <w:i/>
                <w:iCs/>
              </w:rPr>
              <w:t>SD</w:t>
            </w:r>
            <w:r>
              <w:t xml:space="preserve"> = 1.05</w:t>
            </w:r>
          </w:p>
        </w:tc>
        <w:tc>
          <w:tcPr>
            <w:tcW w:w="1936" w:type="dxa"/>
            <w:vAlign w:val="center"/>
          </w:tcPr>
          <w:p w14:paraId="4D52898C" w14:textId="77777777" w:rsidR="004F2ACD" w:rsidRDefault="004F2ACD" w:rsidP="00182A90">
            <w:pPr>
              <w:spacing w:line="240" w:lineRule="auto"/>
              <w:ind w:firstLine="0"/>
              <w:jc w:val="center"/>
            </w:pPr>
            <w:r w:rsidRPr="00615C9D">
              <w:rPr>
                <w:i/>
                <w:iCs/>
              </w:rPr>
              <w:t xml:space="preserve">d </w:t>
            </w:r>
            <w:r>
              <w:t xml:space="preserve">= </w:t>
            </w:r>
            <w:r w:rsidRPr="009A672C">
              <w:t>-0.80</w:t>
            </w:r>
          </w:p>
        </w:tc>
        <w:tc>
          <w:tcPr>
            <w:tcW w:w="1790" w:type="dxa"/>
            <w:vAlign w:val="center"/>
          </w:tcPr>
          <w:p w14:paraId="72739859" w14:textId="77777777" w:rsidR="004F2ACD" w:rsidRDefault="004F2ACD" w:rsidP="00182A90">
            <w:pPr>
              <w:spacing w:line="240" w:lineRule="auto"/>
              <w:ind w:firstLine="0"/>
              <w:jc w:val="center"/>
            </w:pPr>
            <w:r w:rsidRPr="009A672C">
              <w:t xml:space="preserve">2.986111      </w:t>
            </w:r>
          </w:p>
          <w:p w14:paraId="57A87C07" w14:textId="77777777" w:rsidR="004F2ACD" w:rsidRDefault="004F2ACD" w:rsidP="00182A90">
            <w:pPr>
              <w:spacing w:line="240" w:lineRule="auto"/>
              <w:ind w:firstLine="0"/>
              <w:jc w:val="center"/>
            </w:pPr>
            <w:r w:rsidRPr="009A672C">
              <w:t>Inf</w:t>
            </w:r>
          </w:p>
        </w:tc>
        <w:tc>
          <w:tcPr>
            <w:tcW w:w="1813" w:type="dxa"/>
            <w:vAlign w:val="center"/>
          </w:tcPr>
          <w:p w14:paraId="75AAEF62"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8.26</w:t>
            </w:r>
            <w:r>
              <w:t>,</w:t>
            </w:r>
          </w:p>
          <w:p w14:paraId="39AE7072" w14:textId="77777777" w:rsidR="004F2ACD" w:rsidRPr="009A672C" w:rsidRDefault="004F2ACD" w:rsidP="00182A90">
            <w:pPr>
              <w:spacing w:line="240" w:lineRule="auto"/>
              <w:ind w:firstLine="0"/>
              <w:jc w:val="center"/>
            </w:pPr>
            <w:r>
              <w:rPr>
                <w:i/>
                <w:iCs/>
              </w:rPr>
              <w:t xml:space="preserve">p </w:t>
            </w:r>
            <w:r>
              <w:t>= 1</w:t>
            </w:r>
          </w:p>
        </w:tc>
      </w:tr>
    </w:tbl>
    <w:bookmarkEnd w:id="153"/>
    <w:p w14:paraId="5675C791" w14:textId="532C2215" w:rsidR="006D7B9F" w:rsidRDefault="006D7B9F" w:rsidP="006D7B9F">
      <w:r>
        <w:t xml:space="preserve">With respect to the improved manipulation images, the t-tests for agreeableness, conscientiousness, and extraversion yielded significantly correct inference of the personality traits, and for neuroticism the result is nearly significant. Surprisingly, inferences for openness were opposite to the trait manipulation, with participants rating pictures with increased openness lower than the scale mean of 4. It appears that the enhanced openness conveyed in faces is much more difficult to infer than the other Big Five traits. </w:t>
      </w:r>
    </w:p>
    <w:p w14:paraId="5F247291" w14:textId="77777777" w:rsidR="004F2ACD" w:rsidRDefault="004F2ACD" w:rsidP="006D7B9F"/>
    <w:p w14:paraId="4D2D6962" w14:textId="77777777"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6</w:t>
      </w:r>
      <w:r>
        <w:fldChar w:fldCharType="end"/>
      </w:r>
    </w:p>
    <w:p w14:paraId="6230B0C3" w14:textId="77777777" w:rsidR="004F2ACD" w:rsidRDefault="004F2ACD" w:rsidP="004F2ACD">
      <w:pPr>
        <w:pStyle w:val="Beschriftung"/>
        <w:keepNext/>
        <w:spacing w:line="480" w:lineRule="auto"/>
      </w:pPr>
      <w:r w:rsidRPr="00D7323B">
        <w:rPr>
          <w:i/>
          <w:iCs w:val="0"/>
        </w:rPr>
        <w:t>Inferential statistics results of the one-sample t-test on the trait ratings</w:t>
      </w:r>
      <w:r>
        <w:rPr>
          <w:i/>
          <w:iCs w:val="0"/>
        </w:rPr>
        <w:t xml:space="preserve"> accuracy (for reduced trait manipulations)</w:t>
      </w:r>
      <w:r w:rsidRPr="00D7323B">
        <w:rPr>
          <w:i/>
          <w:iCs w:val="0"/>
        </w:rPr>
        <w:t>.</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27"/>
        <w:gridCol w:w="1630"/>
        <w:gridCol w:w="1936"/>
        <w:gridCol w:w="1790"/>
        <w:gridCol w:w="1813"/>
      </w:tblGrid>
      <w:tr w:rsidR="004F2ACD" w14:paraId="59482E78" w14:textId="77777777" w:rsidTr="00182A90">
        <w:trPr>
          <w:trHeight w:val="991"/>
        </w:trPr>
        <w:tc>
          <w:tcPr>
            <w:tcW w:w="2227" w:type="dxa"/>
            <w:vAlign w:val="center"/>
          </w:tcPr>
          <w:p w14:paraId="00FA12B8" w14:textId="77777777" w:rsidR="004F2ACD" w:rsidRPr="00D639A2" w:rsidRDefault="004F2ACD" w:rsidP="00182A90">
            <w:pPr>
              <w:spacing w:line="240" w:lineRule="auto"/>
              <w:ind w:firstLine="0"/>
              <w:jc w:val="center"/>
              <w:rPr>
                <w:b/>
                <w:bCs/>
              </w:rPr>
            </w:pPr>
            <w:r w:rsidRPr="00D639A2">
              <w:rPr>
                <w:b/>
                <w:bCs/>
              </w:rPr>
              <w:t>Trait</w:t>
            </w:r>
          </w:p>
        </w:tc>
        <w:tc>
          <w:tcPr>
            <w:tcW w:w="1630" w:type="dxa"/>
            <w:vAlign w:val="center"/>
          </w:tcPr>
          <w:p w14:paraId="14ACC336" w14:textId="77777777" w:rsidR="004F2ACD" w:rsidRPr="00D639A2" w:rsidRDefault="004F2ACD" w:rsidP="00182A90">
            <w:pPr>
              <w:spacing w:line="240" w:lineRule="auto"/>
              <w:ind w:firstLine="0"/>
              <w:jc w:val="center"/>
              <w:rPr>
                <w:b/>
                <w:bCs/>
              </w:rPr>
            </w:pPr>
            <w:r>
              <w:rPr>
                <w:b/>
                <w:bCs/>
              </w:rPr>
              <w:t>Mean &amp; Standard deviation</w:t>
            </w:r>
          </w:p>
        </w:tc>
        <w:tc>
          <w:tcPr>
            <w:tcW w:w="1936" w:type="dxa"/>
            <w:vAlign w:val="center"/>
          </w:tcPr>
          <w:p w14:paraId="42C9A218" w14:textId="77777777" w:rsidR="004F2ACD" w:rsidRPr="00D639A2" w:rsidRDefault="004F2ACD" w:rsidP="00182A90">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790" w:type="dxa"/>
            <w:vAlign w:val="center"/>
          </w:tcPr>
          <w:p w14:paraId="4C5C4FE4" w14:textId="77777777" w:rsidR="004F2ACD" w:rsidRPr="00D639A2" w:rsidRDefault="004F2ACD" w:rsidP="00182A90">
            <w:pPr>
              <w:spacing w:line="240" w:lineRule="auto"/>
              <w:ind w:firstLine="0"/>
              <w:jc w:val="center"/>
              <w:rPr>
                <w:b/>
                <w:bCs/>
              </w:rPr>
            </w:pPr>
            <w:r w:rsidRPr="00D639A2">
              <w:rPr>
                <w:b/>
                <w:bCs/>
              </w:rPr>
              <w:t>95% CI</w:t>
            </w:r>
          </w:p>
        </w:tc>
        <w:tc>
          <w:tcPr>
            <w:tcW w:w="1813" w:type="dxa"/>
            <w:vAlign w:val="center"/>
          </w:tcPr>
          <w:p w14:paraId="0C71C5D5" w14:textId="77777777" w:rsidR="004F2ACD" w:rsidRDefault="004F2ACD" w:rsidP="00182A90">
            <w:pPr>
              <w:spacing w:line="240" w:lineRule="auto"/>
              <w:ind w:firstLine="0"/>
              <w:jc w:val="center"/>
              <w:rPr>
                <w:b/>
                <w:bCs/>
              </w:rPr>
            </w:pPr>
            <w:r>
              <w:rPr>
                <w:b/>
                <w:bCs/>
              </w:rPr>
              <w:t xml:space="preserve">One-sample </w:t>
            </w:r>
          </w:p>
          <w:p w14:paraId="03BF345B" w14:textId="77777777" w:rsidR="004F2ACD" w:rsidRPr="00D639A2" w:rsidRDefault="004F2ACD" w:rsidP="00182A90">
            <w:pPr>
              <w:spacing w:line="240" w:lineRule="auto"/>
              <w:ind w:firstLine="0"/>
              <w:jc w:val="center"/>
              <w:rPr>
                <w:b/>
                <w:bCs/>
              </w:rPr>
            </w:pPr>
            <w:r>
              <w:rPr>
                <w:b/>
                <w:bCs/>
              </w:rPr>
              <w:t>t-test</w:t>
            </w:r>
          </w:p>
        </w:tc>
      </w:tr>
      <w:tr w:rsidR="004F2ACD" w14:paraId="078BA92F" w14:textId="77777777" w:rsidTr="00182A90">
        <w:trPr>
          <w:trHeight w:val="680"/>
        </w:trPr>
        <w:tc>
          <w:tcPr>
            <w:tcW w:w="2227" w:type="dxa"/>
            <w:vAlign w:val="center"/>
          </w:tcPr>
          <w:p w14:paraId="412BA043" w14:textId="77777777" w:rsidR="004F2ACD" w:rsidRDefault="004F2ACD" w:rsidP="00182A90">
            <w:pPr>
              <w:spacing w:line="240" w:lineRule="auto"/>
              <w:ind w:firstLine="0"/>
              <w:jc w:val="center"/>
            </w:pPr>
            <w:r w:rsidRPr="000E1A9C">
              <w:t>Agreeableness</w:t>
            </w:r>
          </w:p>
        </w:tc>
        <w:tc>
          <w:tcPr>
            <w:tcW w:w="1630" w:type="dxa"/>
            <w:vAlign w:val="center"/>
          </w:tcPr>
          <w:p w14:paraId="41B00F0B" w14:textId="77777777" w:rsidR="004F2ACD" w:rsidRDefault="004F2ACD" w:rsidP="00182A90">
            <w:pPr>
              <w:spacing w:line="240" w:lineRule="auto"/>
              <w:ind w:firstLine="0"/>
              <w:jc w:val="center"/>
            </w:pPr>
            <w:r w:rsidRPr="00434078">
              <w:rPr>
                <w:i/>
                <w:iCs/>
              </w:rPr>
              <w:t>M</w:t>
            </w:r>
            <w:r>
              <w:t xml:space="preserve"> = </w:t>
            </w:r>
            <w:r w:rsidRPr="009A672C">
              <w:t>4.3</w:t>
            </w:r>
            <w:r>
              <w:t>2,</w:t>
            </w:r>
          </w:p>
          <w:p w14:paraId="1A3DF7A2" w14:textId="77777777" w:rsidR="004F2ACD" w:rsidRDefault="004F2ACD" w:rsidP="00182A90">
            <w:pPr>
              <w:spacing w:line="240" w:lineRule="auto"/>
              <w:ind w:firstLine="0"/>
              <w:jc w:val="center"/>
            </w:pPr>
            <w:r w:rsidRPr="00434078">
              <w:rPr>
                <w:i/>
                <w:iCs/>
              </w:rPr>
              <w:t>SD</w:t>
            </w:r>
            <w:r>
              <w:t xml:space="preserve"> = 1.11</w:t>
            </w:r>
          </w:p>
        </w:tc>
        <w:tc>
          <w:tcPr>
            <w:tcW w:w="1936" w:type="dxa"/>
            <w:vAlign w:val="center"/>
          </w:tcPr>
          <w:p w14:paraId="5651C523" w14:textId="77777777" w:rsidR="004F2ACD" w:rsidRDefault="004F2ACD" w:rsidP="00182A90">
            <w:pPr>
              <w:spacing w:line="240" w:lineRule="auto"/>
              <w:ind w:firstLine="0"/>
              <w:jc w:val="center"/>
            </w:pPr>
            <w:r w:rsidRPr="00615C9D">
              <w:rPr>
                <w:i/>
                <w:iCs/>
              </w:rPr>
              <w:t xml:space="preserve">d </w:t>
            </w:r>
            <w:r>
              <w:t xml:space="preserve">= </w:t>
            </w:r>
            <w:r w:rsidRPr="009A672C">
              <w:t>0.28</w:t>
            </w:r>
          </w:p>
        </w:tc>
        <w:tc>
          <w:tcPr>
            <w:tcW w:w="1790" w:type="dxa"/>
            <w:vAlign w:val="center"/>
          </w:tcPr>
          <w:p w14:paraId="1A04ADE7" w14:textId="77777777" w:rsidR="004F2ACD" w:rsidRDefault="004F2ACD" w:rsidP="00182A90">
            <w:pPr>
              <w:spacing w:line="240" w:lineRule="auto"/>
              <w:ind w:firstLine="0"/>
              <w:jc w:val="center"/>
            </w:pPr>
            <w:r w:rsidRPr="009A672C">
              <w:t xml:space="preserve">-Inf </w:t>
            </w:r>
          </w:p>
          <w:p w14:paraId="409036C2" w14:textId="77777777" w:rsidR="004F2ACD" w:rsidRDefault="004F2ACD" w:rsidP="00182A90">
            <w:pPr>
              <w:spacing w:line="240" w:lineRule="auto"/>
              <w:ind w:firstLine="0"/>
              <w:jc w:val="center"/>
            </w:pPr>
            <w:r w:rsidRPr="009A672C">
              <w:t>4.495499</w:t>
            </w:r>
          </w:p>
        </w:tc>
        <w:tc>
          <w:tcPr>
            <w:tcW w:w="1813" w:type="dxa"/>
            <w:vAlign w:val="center"/>
          </w:tcPr>
          <w:p w14:paraId="77918105"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9A672C">
              <w:t>2.92</w:t>
            </w:r>
            <w:r>
              <w:t>,</w:t>
            </w:r>
          </w:p>
          <w:p w14:paraId="240FA723" w14:textId="77777777" w:rsidR="004F2ACD" w:rsidRDefault="004F2ACD" w:rsidP="00182A90">
            <w:pPr>
              <w:spacing w:line="240" w:lineRule="auto"/>
              <w:ind w:firstLine="0"/>
              <w:jc w:val="center"/>
            </w:pPr>
            <w:r w:rsidRPr="00615C9D">
              <w:rPr>
                <w:i/>
                <w:iCs/>
              </w:rPr>
              <w:t>p</w:t>
            </w:r>
            <w:r>
              <w:t xml:space="preserve"> = 1</w:t>
            </w:r>
          </w:p>
        </w:tc>
      </w:tr>
      <w:tr w:rsidR="004F2ACD" w14:paraId="44CCE0FB" w14:textId="77777777" w:rsidTr="00182A90">
        <w:trPr>
          <w:trHeight w:val="680"/>
        </w:trPr>
        <w:tc>
          <w:tcPr>
            <w:tcW w:w="2227" w:type="dxa"/>
            <w:vAlign w:val="center"/>
          </w:tcPr>
          <w:p w14:paraId="13E61DC9" w14:textId="77777777" w:rsidR="004F2ACD" w:rsidRDefault="004F2ACD" w:rsidP="00182A90">
            <w:pPr>
              <w:spacing w:line="240" w:lineRule="auto"/>
              <w:ind w:firstLine="0"/>
              <w:jc w:val="center"/>
            </w:pPr>
            <w:r w:rsidRPr="000E1A9C">
              <w:t>Conscientiousness</w:t>
            </w:r>
          </w:p>
        </w:tc>
        <w:tc>
          <w:tcPr>
            <w:tcW w:w="1630" w:type="dxa"/>
            <w:vAlign w:val="center"/>
          </w:tcPr>
          <w:p w14:paraId="7E1153D9" w14:textId="77777777" w:rsidR="004F2ACD" w:rsidRDefault="004F2ACD" w:rsidP="00182A90">
            <w:pPr>
              <w:spacing w:line="240" w:lineRule="auto"/>
              <w:ind w:firstLine="0"/>
              <w:jc w:val="center"/>
            </w:pPr>
            <w:r w:rsidRPr="00434078">
              <w:rPr>
                <w:i/>
                <w:iCs/>
              </w:rPr>
              <w:t>M</w:t>
            </w:r>
            <w:r>
              <w:t xml:space="preserve"> = </w:t>
            </w:r>
            <w:r w:rsidRPr="00434078">
              <w:t>4.3</w:t>
            </w:r>
            <w:r>
              <w:t>6,</w:t>
            </w:r>
          </w:p>
          <w:p w14:paraId="79CAB5FF" w14:textId="77777777" w:rsidR="004F2ACD" w:rsidRDefault="004F2ACD" w:rsidP="00182A90">
            <w:pPr>
              <w:spacing w:line="240" w:lineRule="auto"/>
              <w:ind w:firstLine="0"/>
              <w:jc w:val="center"/>
            </w:pPr>
            <w:r w:rsidRPr="00434078">
              <w:rPr>
                <w:i/>
                <w:iCs/>
              </w:rPr>
              <w:t>SD</w:t>
            </w:r>
            <w:r>
              <w:t xml:space="preserve"> = 1.14</w:t>
            </w:r>
          </w:p>
        </w:tc>
        <w:tc>
          <w:tcPr>
            <w:tcW w:w="1936" w:type="dxa"/>
            <w:vAlign w:val="center"/>
          </w:tcPr>
          <w:p w14:paraId="70B4F5BD" w14:textId="77777777" w:rsidR="004F2ACD" w:rsidRDefault="004F2ACD" w:rsidP="00182A90">
            <w:pPr>
              <w:spacing w:line="240" w:lineRule="auto"/>
              <w:ind w:firstLine="0"/>
              <w:jc w:val="center"/>
            </w:pPr>
            <w:r w:rsidRPr="00615C9D">
              <w:rPr>
                <w:i/>
                <w:iCs/>
              </w:rPr>
              <w:t xml:space="preserve">d </w:t>
            </w:r>
            <w:r>
              <w:t xml:space="preserve">= </w:t>
            </w:r>
            <w:r w:rsidRPr="00434078">
              <w:t>0.32</w:t>
            </w:r>
          </w:p>
        </w:tc>
        <w:tc>
          <w:tcPr>
            <w:tcW w:w="1790" w:type="dxa"/>
            <w:vAlign w:val="center"/>
          </w:tcPr>
          <w:p w14:paraId="69444879" w14:textId="77777777" w:rsidR="004F2ACD" w:rsidRDefault="004F2ACD" w:rsidP="00182A90">
            <w:pPr>
              <w:spacing w:line="240" w:lineRule="auto"/>
              <w:ind w:firstLine="0"/>
              <w:jc w:val="center"/>
            </w:pPr>
            <w:r w:rsidRPr="00434078">
              <w:t xml:space="preserve">-Inf </w:t>
            </w:r>
          </w:p>
          <w:p w14:paraId="7B9D2AB0" w14:textId="77777777" w:rsidR="004F2ACD" w:rsidRDefault="004F2ACD" w:rsidP="00182A90">
            <w:pPr>
              <w:spacing w:line="240" w:lineRule="auto"/>
              <w:ind w:firstLine="0"/>
              <w:jc w:val="center"/>
            </w:pPr>
            <w:r w:rsidRPr="00434078">
              <w:t>4.541849</w:t>
            </w:r>
          </w:p>
        </w:tc>
        <w:tc>
          <w:tcPr>
            <w:tcW w:w="1813" w:type="dxa"/>
            <w:vAlign w:val="center"/>
          </w:tcPr>
          <w:p w14:paraId="577B8EE2"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3.24</w:t>
            </w:r>
            <w:r>
              <w:t>,</w:t>
            </w:r>
          </w:p>
          <w:p w14:paraId="3A255223" w14:textId="77777777" w:rsidR="004F2ACD" w:rsidRDefault="004F2ACD" w:rsidP="00182A90">
            <w:pPr>
              <w:spacing w:line="240" w:lineRule="auto"/>
              <w:ind w:firstLine="0"/>
              <w:jc w:val="center"/>
            </w:pPr>
            <w:r w:rsidRPr="00615C9D">
              <w:rPr>
                <w:i/>
                <w:iCs/>
              </w:rPr>
              <w:t>p</w:t>
            </w:r>
            <w:r>
              <w:t xml:space="preserve"> = 1</w:t>
            </w:r>
          </w:p>
        </w:tc>
      </w:tr>
      <w:tr w:rsidR="004F2ACD" w14:paraId="12E1BA4F" w14:textId="77777777" w:rsidTr="00182A90">
        <w:trPr>
          <w:trHeight w:val="680"/>
        </w:trPr>
        <w:tc>
          <w:tcPr>
            <w:tcW w:w="2227" w:type="dxa"/>
            <w:vAlign w:val="center"/>
          </w:tcPr>
          <w:p w14:paraId="02DFD5FA" w14:textId="77777777" w:rsidR="004F2ACD" w:rsidRDefault="004F2ACD" w:rsidP="00182A90">
            <w:pPr>
              <w:spacing w:line="240" w:lineRule="auto"/>
              <w:ind w:firstLine="0"/>
              <w:jc w:val="center"/>
            </w:pPr>
            <w:r w:rsidRPr="000E1A9C">
              <w:t>Extraversion</w:t>
            </w:r>
          </w:p>
        </w:tc>
        <w:tc>
          <w:tcPr>
            <w:tcW w:w="1630" w:type="dxa"/>
            <w:vAlign w:val="center"/>
          </w:tcPr>
          <w:p w14:paraId="602094A9" w14:textId="77777777" w:rsidR="004F2ACD" w:rsidRDefault="004F2ACD" w:rsidP="00182A90">
            <w:pPr>
              <w:spacing w:line="240" w:lineRule="auto"/>
              <w:ind w:firstLine="0"/>
              <w:jc w:val="center"/>
            </w:pPr>
            <w:r w:rsidRPr="00434078">
              <w:rPr>
                <w:i/>
                <w:iCs/>
              </w:rPr>
              <w:t>M</w:t>
            </w:r>
            <w:r>
              <w:t xml:space="preserve"> = </w:t>
            </w:r>
            <w:r w:rsidRPr="00434078">
              <w:t>3.75</w:t>
            </w:r>
            <w:r>
              <w:t>,</w:t>
            </w:r>
          </w:p>
          <w:p w14:paraId="5CF4041E" w14:textId="77777777" w:rsidR="004F2ACD" w:rsidRDefault="004F2ACD" w:rsidP="00182A90">
            <w:pPr>
              <w:spacing w:line="240" w:lineRule="auto"/>
              <w:ind w:firstLine="0"/>
              <w:jc w:val="center"/>
            </w:pPr>
            <w:r w:rsidRPr="00434078">
              <w:rPr>
                <w:i/>
                <w:iCs/>
              </w:rPr>
              <w:t>SD</w:t>
            </w:r>
            <w:r>
              <w:t xml:space="preserve"> = 1.03</w:t>
            </w:r>
          </w:p>
        </w:tc>
        <w:tc>
          <w:tcPr>
            <w:tcW w:w="1936" w:type="dxa"/>
            <w:vAlign w:val="center"/>
          </w:tcPr>
          <w:p w14:paraId="184ED2E2" w14:textId="77777777" w:rsidR="004F2ACD" w:rsidRDefault="004F2ACD" w:rsidP="00182A90">
            <w:pPr>
              <w:spacing w:line="240" w:lineRule="auto"/>
              <w:ind w:firstLine="0"/>
              <w:jc w:val="center"/>
            </w:pPr>
            <w:r w:rsidRPr="00615C9D">
              <w:rPr>
                <w:i/>
                <w:iCs/>
              </w:rPr>
              <w:t xml:space="preserve">d </w:t>
            </w:r>
            <w:r>
              <w:t xml:space="preserve">= </w:t>
            </w:r>
            <w:r w:rsidRPr="00434078">
              <w:t>-0.24</w:t>
            </w:r>
          </w:p>
        </w:tc>
        <w:tc>
          <w:tcPr>
            <w:tcW w:w="1790" w:type="dxa"/>
            <w:vAlign w:val="center"/>
          </w:tcPr>
          <w:p w14:paraId="22FCF5BB" w14:textId="77777777" w:rsidR="004F2ACD" w:rsidRDefault="004F2ACD" w:rsidP="00182A90">
            <w:pPr>
              <w:spacing w:line="240" w:lineRule="auto"/>
              <w:ind w:firstLine="0"/>
              <w:jc w:val="center"/>
            </w:pPr>
            <w:r w:rsidRPr="00434078">
              <w:t xml:space="preserve">-Inf </w:t>
            </w:r>
          </w:p>
          <w:p w14:paraId="5D6BC14D" w14:textId="77777777" w:rsidR="004F2ACD" w:rsidRDefault="004F2ACD" w:rsidP="00182A90">
            <w:pPr>
              <w:spacing w:line="240" w:lineRule="auto"/>
              <w:ind w:firstLine="0"/>
              <w:jc w:val="center"/>
            </w:pPr>
            <w:r w:rsidRPr="00434078">
              <w:t>3.916192</w:t>
            </w:r>
          </w:p>
        </w:tc>
        <w:tc>
          <w:tcPr>
            <w:tcW w:w="1813" w:type="dxa"/>
            <w:vAlign w:val="center"/>
          </w:tcPr>
          <w:p w14:paraId="09E393EC"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2.</w:t>
            </w:r>
            <w:r>
              <w:t>50,</w:t>
            </w:r>
          </w:p>
          <w:p w14:paraId="7AAE7C41" w14:textId="77777777" w:rsidR="004F2ACD" w:rsidRDefault="004F2ACD" w:rsidP="00182A90">
            <w:pPr>
              <w:spacing w:line="240" w:lineRule="auto"/>
              <w:ind w:firstLine="0"/>
              <w:jc w:val="center"/>
            </w:pPr>
            <w:r w:rsidRPr="00615C9D">
              <w:rPr>
                <w:i/>
                <w:iCs/>
              </w:rPr>
              <w:t>p</w:t>
            </w:r>
            <w:r>
              <w:t xml:space="preserve"> = </w:t>
            </w:r>
            <w:r w:rsidRPr="00434078">
              <w:t>.007</w:t>
            </w:r>
            <w:r>
              <w:t>*</w:t>
            </w:r>
          </w:p>
        </w:tc>
      </w:tr>
      <w:tr w:rsidR="004F2ACD" w14:paraId="7F5C219F" w14:textId="77777777" w:rsidTr="00182A90">
        <w:trPr>
          <w:trHeight w:val="680"/>
        </w:trPr>
        <w:tc>
          <w:tcPr>
            <w:tcW w:w="2227" w:type="dxa"/>
            <w:vAlign w:val="center"/>
          </w:tcPr>
          <w:p w14:paraId="78B5235D" w14:textId="77777777" w:rsidR="004F2ACD" w:rsidRDefault="004F2ACD" w:rsidP="00182A90">
            <w:pPr>
              <w:spacing w:line="240" w:lineRule="auto"/>
              <w:ind w:firstLine="0"/>
              <w:jc w:val="center"/>
            </w:pPr>
            <w:r w:rsidRPr="000E1A9C">
              <w:t>Neuroticism</w:t>
            </w:r>
          </w:p>
        </w:tc>
        <w:tc>
          <w:tcPr>
            <w:tcW w:w="1630" w:type="dxa"/>
            <w:vAlign w:val="center"/>
          </w:tcPr>
          <w:p w14:paraId="581AAF9A" w14:textId="77777777" w:rsidR="004F2ACD" w:rsidRDefault="004F2ACD" w:rsidP="00182A90">
            <w:pPr>
              <w:spacing w:line="240" w:lineRule="auto"/>
              <w:ind w:firstLine="0"/>
              <w:jc w:val="center"/>
            </w:pPr>
            <w:r w:rsidRPr="00434078">
              <w:rPr>
                <w:i/>
                <w:iCs/>
              </w:rPr>
              <w:t>M</w:t>
            </w:r>
            <w:r>
              <w:t xml:space="preserve"> = </w:t>
            </w:r>
            <w:r w:rsidRPr="00434078">
              <w:t>4.1</w:t>
            </w:r>
            <w:r>
              <w:t>7,</w:t>
            </w:r>
          </w:p>
          <w:p w14:paraId="12CF9ADD" w14:textId="77777777" w:rsidR="004F2ACD" w:rsidRDefault="004F2ACD" w:rsidP="00182A90">
            <w:pPr>
              <w:spacing w:line="240" w:lineRule="auto"/>
              <w:ind w:firstLine="0"/>
              <w:jc w:val="center"/>
            </w:pPr>
            <w:r w:rsidRPr="00434078">
              <w:rPr>
                <w:i/>
                <w:iCs/>
              </w:rPr>
              <w:t>SD</w:t>
            </w:r>
            <w:r>
              <w:t xml:space="preserve"> = 1.06</w:t>
            </w:r>
          </w:p>
        </w:tc>
        <w:tc>
          <w:tcPr>
            <w:tcW w:w="1936" w:type="dxa"/>
            <w:vAlign w:val="center"/>
          </w:tcPr>
          <w:p w14:paraId="4174C3B0" w14:textId="77777777" w:rsidR="004F2ACD" w:rsidRDefault="004F2ACD" w:rsidP="00182A90">
            <w:pPr>
              <w:spacing w:line="240" w:lineRule="auto"/>
              <w:ind w:firstLine="0"/>
              <w:jc w:val="center"/>
            </w:pPr>
            <w:r w:rsidRPr="00615C9D">
              <w:rPr>
                <w:i/>
                <w:iCs/>
              </w:rPr>
              <w:t xml:space="preserve">d </w:t>
            </w:r>
            <w:r>
              <w:t xml:space="preserve">= </w:t>
            </w:r>
            <w:r w:rsidRPr="00434078">
              <w:t>0.16</w:t>
            </w:r>
          </w:p>
        </w:tc>
        <w:tc>
          <w:tcPr>
            <w:tcW w:w="1790" w:type="dxa"/>
            <w:vAlign w:val="center"/>
          </w:tcPr>
          <w:p w14:paraId="378401A4" w14:textId="77777777" w:rsidR="004F2ACD" w:rsidRDefault="004F2ACD" w:rsidP="00182A90">
            <w:pPr>
              <w:spacing w:line="240" w:lineRule="auto"/>
              <w:ind w:firstLine="0"/>
              <w:jc w:val="center"/>
            </w:pPr>
            <w:r w:rsidRPr="00434078">
              <w:t xml:space="preserve">-Inf </w:t>
            </w:r>
          </w:p>
          <w:p w14:paraId="5E3FCE16" w14:textId="77777777" w:rsidR="004F2ACD" w:rsidRDefault="004F2ACD" w:rsidP="00182A90">
            <w:pPr>
              <w:spacing w:line="240" w:lineRule="auto"/>
              <w:ind w:firstLine="0"/>
              <w:jc w:val="center"/>
            </w:pPr>
            <w:r w:rsidRPr="00434078">
              <w:t>4.336227</w:t>
            </w:r>
          </w:p>
        </w:tc>
        <w:tc>
          <w:tcPr>
            <w:tcW w:w="1813" w:type="dxa"/>
            <w:vAlign w:val="center"/>
          </w:tcPr>
          <w:p w14:paraId="50D21635"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1.60</w:t>
            </w:r>
            <w:r>
              <w:t>,</w:t>
            </w:r>
          </w:p>
          <w:p w14:paraId="26AABE88" w14:textId="77777777" w:rsidR="004F2ACD" w:rsidRPr="009A672C" w:rsidRDefault="004F2ACD" w:rsidP="00182A90">
            <w:pPr>
              <w:spacing w:line="240" w:lineRule="auto"/>
              <w:ind w:firstLine="0"/>
              <w:jc w:val="center"/>
            </w:pPr>
            <w:r>
              <w:rPr>
                <w:i/>
                <w:iCs/>
              </w:rPr>
              <w:t xml:space="preserve">p </w:t>
            </w:r>
            <w:r>
              <w:t>= .94</w:t>
            </w:r>
          </w:p>
        </w:tc>
      </w:tr>
      <w:tr w:rsidR="004F2ACD" w14:paraId="4C8987D0" w14:textId="77777777" w:rsidTr="00182A90">
        <w:trPr>
          <w:trHeight w:val="680"/>
        </w:trPr>
        <w:tc>
          <w:tcPr>
            <w:tcW w:w="2227" w:type="dxa"/>
            <w:vAlign w:val="center"/>
          </w:tcPr>
          <w:p w14:paraId="0C82D623" w14:textId="77777777" w:rsidR="004F2ACD" w:rsidRDefault="004F2ACD" w:rsidP="00182A90">
            <w:pPr>
              <w:spacing w:line="240" w:lineRule="auto"/>
              <w:ind w:firstLine="0"/>
              <w:jc w:val="center"/>
            </w:pPr>
            <w:r w:rsidRPr="000E1A9C">
              <w:t>Openness</w:t>
            </w:r>
          </w:p>
        </w:tc>
        <w:tc>
          <w:tcPr>
            <w:tcW w:w="1630" w:type="dxa"/>
            <w:vAlign w:val="center"/>
          </w:tcPr>
          <w:p w14:paraId="125DBC7B" w14:textId="77777777" w:rsidR="004F2ACD" w:rsidRDefault="004F2ACD" w:rsidP="00182A90">
            <w:pPr>
              <w:spacing w:line="240" w:lineRule="auto"/>
              <w:ind w:firstLine="0"/>
              <w:jc w:val="center"/>
            </w:pPr>
            <w:r w:rsidRPr="00434078">
              <w:rPr>
                <w:i/>
                <w:iCs/>
              </w:rPr>
              <w:t>M</w:t>
            </w:r>
            <w:r>
              <w:t xml:space="preserve"> = </w:t>
            </w:r>
            <w:r w:rsidRPr="00434078">
              <w:t>3.</w:t>
            </w:r>
            <w:r>
              <w:t>50,</w:t>
            </w:r>
          </w:p>
          <w:p w14:paraId="31148444" w14:textId="77777777" w:rsidR="004F2ACD" w:rsidRDefault="004F2ACD" w:rsidP="00182A90">
            <w:pPr>
              <w:spacing w:line="240" w:lineRule="auto"/>
              <w:ind w:firstLine="0"/>
              <w:jc w:val="center"/>
            </w:pPr>
            <w:r w:rsidRPr="00434078">
              <w:rPr>
                <w:i/>
                <w:iCs/>
              </w:rPr>
              <w:t>SD</w:t>
            </w:r>
            <w:r>
              <w:t xml:space="preserve"> = 1.21</w:t>
            </w:r>
          </w:p>
        </w:tc>
        <w:tc>
          <w:tcPr>
            <w:tcW w:w="1936" w:type="dxa"/>
            <w:vAlign w:val="center"/>
          </w:tcPr>
          <w:p w14:paraId="7B22E669" w14:textId="77777777" w:rsidR="004F2ACD" w:rsidRDefault="004F2ACD" w:rsidP="00182A90">
            <w:pPr>
              <w:spacing w:line="240" w:lineRule="auto"/>
              <w:ind w:firstLine="0"/>
              <w:jc w:val="center"/>
            </w:pPr>
            <w:r w:rsidRPr="00615C9D">
              <w:rPr>
                <w:i/>
                <w:iCs/>
              </w:rPr>
              <w:t xml:space="preserve">d </w:t>
            </w:r>
            <w:r>
              <w:t xml:space="preserve">= </w:t>
            </w:r>
            <w:r w:rsidRPr="00434078">
              <w:t>-0.42</w:t>
            </w:r>
          </w:p>
        </w:tc>
        <w:tc>
          <w:tcPr>
            <w:tcW w:w="1790" w:type="dxa"/>
            <w:vAlign w:val="center"/>
          </w:tcPr>
          <w:p w14:paraId="04EE55D1" w14:textId="77777777" w:rsidR="004F2ACD" w:rsidRDefault="004F2ACD" w:rsidP="00182A90">
            <w:pPr>
              <w:spacing w:line="240" w:lineRule="auto"/>
              <w:ind w:firstLine="0"/>
              <w:jc w:val="center"/>
            </w:pPr>
            <w:r w:rsidRPr="00434078">
              <w:t xml:space="preserve">-Inf </w:t>
            </w:r>
          </w:p>
          <w:p w14:paraId="465ED638" w14:textId="77777777" w:rsidR="004F2ACD" w:rsidRDefault="004F2ACD" w:rsidP="00182A90">
            <w:pPr>
              <w:spacing w:line="240" w:lineRule="auto"/>
              <w:ind w:firstLine="0"/>
              <w:jc w:val="center"/>
            </w:pPr>
            <w:r w:rsidRPr="00434078">
              <w:t>3.69096</w:t>
            </w:r>
          </w:p>
        </w:tc>
        <w:tc>
          <w:tcPr>
            <w:tcW w:w="1813" w:type="dxa"/>
            <w:vAlign w:val="center"/>
          </w:tcPr>
          <w:p w14:paraId="3F4CEB06"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4.28</w:t>
            </w:r>
            <w:r>
              <w:t>,</w:t>
            </w:r>
          </w:p>
          <w:p w14:paraId="04E1265E" w14:textId="77777777" w:rsidR="004F2ACD" w:rsidRPr="009A672C" w:rsidRDefault="004F2ACD" w:rsidP="00182A90">
            <w:pPr>
              <w:spacing w:line="240" w:lineRule="auto"/>
              <w:ind w:firstLine="0"/>
              <w:jc w:val="center"/>
            </w:pPr>
            <w:r w:rsidRPr="00615C9D">
              <w:rPr>
                <w:i/>
                <w:iCs/>
              </w:rPr>
              <w:t>p</w:t>
            </w:r>
            <w:r>
              <w:t xml:space="preserve"> &lt; .001*</w:t>
            </w:r>
          </w:p>
        </w:tc>
      </w:tr>
    </w:tbl>
    <w:p w14:paraId="7F75E2E2" w14:textId="6E424EFB" w:rsidR="006D7B9F" w:rsidRDefault="00930574" w:rsidP="001C7EE4">
      <w:r>
        <w:lastRenderedPageBreak/>
        <w:t>The results of the t-tests for images with reduced manipulation were less significant. Only for the traits extraversion and openness did they reach significance. This is interesting in that the images for openness were consistently rated as less open regardless of the direction of the trait manipulation. Overall, participants were better able to infer high trait manipulations than low ones. The results for openness are discussed in more detail in the Discussion section.</w:t>
      </w:r>
    </w:p>
    <w:p w14:paraId="3423C536" w14:textId="4891D935" w:rsidR="00262003" w:rsidRDefault="009318C8" w:rsidP="001C7EE4">
      <w:pPr>
        <w:pStyle w:val="berschrift1"/>
        <w:rPr>
          <w:lang w:eastAsia="en-US" w:bidi="ar-SA"/>
        </w:rPr>
      </w:pPr>
      <w:r w:rsidRPr="000E1A9C">
        <w:rPr>
          <w:lang w:eastAsia="en-US" w:bidi="ar-SA"/>
        </w:rPr>
        <w:t xml:space="preserve">4. </w:t>
      </w:r>
      <w:r w:rsidR="00262003" w:rsidRPr="000E1A9C">
        <w:rPr>
          <w:lang w:eastAsia="en-US" w:bidi="ar-SA"/>
        </w:rPr>
        <w:t>Discussion</w:t>
      </w:r>
      <w:bookmarkEnd w:id="141"/>
      <w:bookmarkEnd w:id="142"/>
      <w:bookmarkEnd w:id="143"/>
      <w:bookmarkEnd w:id="144"/>
      <w:bookmarkEnd w:id="145"/>
      <w:bookmarkEnd w:id="146"/>
      <w:bookmarkEnd w:id="147"/>
      <w:bookmarkEnd w:id="148"/>
      <w:bookmarkEnd w:id="149"/>
      <w:bookmarkEnd w:id="150"/>
      <w:bookmarkEnd w:id="151"/>
      <w:bookmarkEnd w:id="152"/>
    </w:p>
    <w:p w14:paraId="7CB7DE04" w14:textId="0BC65DD2" w:rsidR="00683623" w:rsidRDefault="00C37028" w:rsidP="00683623">
      <w:pPr>
        <w:rPr>
          <w:lang w:eastAsia="en-US" w:bidi="ar-SA"/>
        </w:rPr>
      </w:pPr>
      <w:r>
        <w:rPr>
          <w:lang w:eastAsia="en-US" w:bidi="ar-SA"/>
        </w:rPr>
        <w:t xml:space="preserve">Despite previous research findings providing promising support for the hypotheses tested in this study, none of them reached anywhere near significance. There was no difference in the preference for facially communicated personality traits between excluded and included subjects, nor did they </w:t>
      </w:r>
      <w:r w:rsidR="000F5640">
        <w:rPr>
          <w:lang w:eastAsia="en-US" w:bidi="ar-SA"/>
        </w:rPr>
        <w:t>perceive</w:t>
      </w:r>
      <w:r>
        <w:rPr>
          <w:lang w:eastAsia="en-US" w:bidi="ar-SA"/>
        </w:rPr>
        <w:t xml:space="preserve"> them significantly different. </w:t>
      </w:r>
      <w:bookmarkStart w:id="154" w:name="_Toc72686995"/>
      <w:bookmarkStart w:id="155" w:name="_Toc73444082"/>
      <w:bookmarkStart w:id="156" w:name="_Toc73444214"/>
      <w:bookmarkStart w:id="157" w:name="_Toc73444244"/>
      <w:bookmarkStart w:id="158" w:name="_Toc73461023"/>
      <w:bookmarkStart w:id="159" w:name="_Toc73461094"/>
      <w:bookmarkStart w:id="160" w:name="_Toc73461152"/>
      <w:bookmarkStart w:id="161" w:name="_Toc73461167"/>
      <w:bookmarkStart w:id="162" w:name="_Toc73461197"/>
      <w:bookmarkStart w:id="163" w:name="_Toc73461231"/>
      <w:bookmarkStart w:id="164" w:name="_Toc73461246"/>
      <w:bookmarkStart w:id="165" w:name="_Toc73605389"/>
      <w:r w:rsidR="003D4F1F">
        <w:rPr>
          <w:lang w:eastAsia="en-US" w:bidi="ar-SA"/>
        </w:rPr>
        <w:t>Further, a</w:t>
      </w:r>
      <w:r w:rsidR="003D4F1F" w:rsidRPr="003D4F1F">
        <w:rPr>
          <w:lang w:eastAsia="en-US" w:bidi="ar-SA"/>
        </w:rPr>
        <w:t xml:space="preserve"> moderator analysis for participants' own personality traits showed no significant numbers, contradicting the assumption that people prefer faces that convey personality traits </w:t>
      </w:r>
      <w:proofErr w:type="gramStart"/>
      <w:r w:rsidR="003D4F1F" w:rsidRPr="003D4F1F">
        <w:rPr>
          <w:lang w:eastAsia="en-US" w:bidi="ar-SA"/>
        </w:rPr>
        <w:t>similar to</w:t>
      </w:r>
      <w:proofErr w:type="gramEnd"/>
      <w:r w:rsidR="003D4F1F" w:rsidRPr="003D4F1F">
        <w:rPr>
          <w:lang w:eastAsia="en-US" w:bidi="ar-SA"/>
        </w:rPr>
        <w:t xml:space="preserve"> their own.</w:t>
      </w:r>
    </w:p>
    <w:p w14:paraId="77E6F4BF" w14:textId="52F4EA6D" w:rsidR="003D4F1F" w:rsidRDefault="00683623" w:rsidP="003D4F1F">
      <w:pPr>
        <w:rPr>
          <w:lang w:eastAsia="en-US" w:bidi="ar-SA"/>
        </w:rPr>
      </w:pPr>
      <w:r w:rsidRPr="00683623">
        <w:rPr>
          <w:lang w:eastAsia="en-US" w:bidi="ar-SA"/>
        </w:rPr>
        <w:t>This raises the question of why there were no significant results. The simpler reason could be that the effects described in the hypotheses are not present. Where there is nothing, nothing can be found.</w:t>
      </w:r>
      <w:r>
        <w:rPr>
          <w:lang w:eastAsia="en-US" w:bidi="ar-SA"/>
        </w:rPr>
        <w:t xml:space="preserve"> </w:t>
      </w:r>
      <w:r w:rsidR="0082499F">
        <w:rPr>
          <w:lang w:eastAsia="en-US" w:bidi="ar-SA"/>
        </w:rPr>
        <w:t>However, this would imply that previous research has come to significant results by chance, which concern</w:t>
      </w:r>
      <w:r w:rsidR="00FB3CD6">
        <w:rPr>
          <w:lang w:eastAsia="en-US" w:bidi="ar-SA"/>
        </w:rPr>
        <w:t>s</w:t>
      </w:r>
      <w:r w:rsidR="0082499F">
        <w:rPr>
          <w:lang w:eastAsia="en-US" w:bidi="ar-SA"/>
        </w:rPr>
        <w:t xml:space="preserve"> the extraversion study by Brown &amp; Sacco </w:t>
      </w:r>
      <w:r w:rsidR="0082499F">
        <w:rPr>
          <w:lang w:eastAsia="en-US" w:bidi="ar-SA"/>
        </w:rPr>
        <w:fldChar w:fldCharType="begin"/>
      </w:r>
      <w:r w:rsidR="0082499F">
        <w:rPr>
          <w:lang w:eastAsia="en-US" w:bidi="ar-SA"/>
        </w:rPr>
        <w:instrText xml:space="preserve"> ADDIN ZOTERO_ITEM CSL_CITATION {"citationID":"sfvGmvxO","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rsidR="0082499F">
        <w:rPr>
          <w:lang w:eastAsia="en-US" w:bidi="ar-SA"/>
        </w:rPr>
        <w:fldChar w:fldCharType="separate"/>
      </w:r>
      <w:r w:rsidR="0082499F" w:rsidRPr="0082499F">
        <w:rPr>
          <w:rFonts w:cs="Times New Roman"/>
        </w:rPr>
        <w:t>(2017)</w:t>
      </w:r>
      <w:r w:rsidR="0082499F">
        <w:rPr>
          <w:lang w:eastAsia="en-US" w:bidi="ar-SA"/>
        </w:rPr>
        <w:fldChar w:fldCharType="end"/>
      </w:r>
      <w:r w:rsidR="0082499F">
        <w:rPr>
          <w:lang w:eastAsia="en-US" w:bidi="ar-SA"/>
        </w:rPr>
        <w:t xml:space="preserve">, who found a significant relationship between a thwarted need to belong and a preference for extraverted faces. In the current study, no such relationship was observed; more specifically, the </w:t>
      </w:r>
      <w:proofErr w:type="gramStart"/>
      <w:r w:rsidR="0082499F">
        <w:rPr>
          <w:lang w:eastAsia="en-US" w:bidi="ar-SA"/>
        </w:rPr>
        <w:t>aforementioned relationship</w:t>
      </w:r>
      <w:proofErr w:type="gramEnd"/>
      <w:r w:rsidR="0082499F">
        <w:rPr>
          <w:lang w:eastAsia="en-US" w:bidi="ar-SA"/>
        </w:rPr>
        <w:t xml:space="preserve"> was far from significant, with a p-value of only p = .41. There is no reason to believe that this is due to bad luck, and in nineteen other cases the results would reach significance. The numbers are far too clear for that. </w:t>
      </w:r>
    </w:p>
    <w:p w14:paraId="3B1135BC" w14:textId="7995924F" w:rsidR="00007ACC" w:rsidRDefault="00007ACC" w:rsidP="003D4F1F">
      <w:pPr>
        <w:rPr>
          <w:lang w:eastAsia="en-US" w:bidi="ar-SA"/>
        </w:rPr>
      </w:pPr>
      <w:r>
        <w:rPr>
          <w:lang w:eastAsia="en-US" w:bidi="ar-SA"/>
        </w:rPr>
        <w:lastRenderedPageBreak/>
        <w:t>One possibility to render both studie</w:t>
      </w:r>
      <w:r w:rsidR="000548C9">
        <w:rPr>
          <w:lang w:eastAsia="en-US" w:bidi="ar-SA"/>
        </w:rPr>
        <w:t>s</w:t>
      </w:r>
      <w:r>
        <w:rPr>
          <w:lang w:eastAsia="en-US" w:bidi="ar-SA"/>
        </w:rPr>
        <w:t xml:space="preserve"> </w:t>
      </w:r>
      <w:r w:rsidR="000548C9">
        <w:rPr>
          <w:lang w:eastAsia="en-US" w:bidi="ar-SA"/>
        </w:rPr>
        <w:t>(</w:t>
      </w:r>
      <w:r>
        <w:rPr>
          <w:lang w:eastAsia="en-US" w:bidi="ar-SA"/>
        </w:rPr>
        <w:t>the current one and the one from Brown &amp; Sacco</w:t>
      </w:r>
      <w:r w:rsidR="000548C9">
        <w:rPr>
          <w:lang w:eastAsia="en-US" w:bidi="ar-SA"/>
        </w:rPr>
        <w:t xml:space="preserve">, 2017) </w:t>
      </w:r>
      <w:r>
        <w:rPr>
          <w:lang w:eastAsia="en-US" w:bidi="ar-SA"/>
        </w:rPr>
        <w:t xml:space="preserve">viable in their results is the assumption that the effects are there, but too small for empirical significance, and were found in the previous study due to luck. But with the results of both studies being very far apart this </w:t>
      </w:r>
      <w:r w:rsidR="000548C9">
        <w:rPr>
          <w:lang w:eastAsia="en-US" w:bidi="ar-SA"/>
        </w:rPr>
        <w:t>probability is diminishingly low.</w:t>
      </w:r>
    </w:p>
    <w:p w14:paraId="755EB11E" w14:textId="77777777" w:rsidR="00915EBC" w:rsidRDefault="00683623" w:rsidP="00915EBC">
      <w:pPr>
        <w:rPr>
          <w:lang w:eastAsia="en-US" w:bidi="ar-SA"/>
        </w:rPr>
      </w:pPr>
      <w:r w:rsidRPr="00683623">
        <w:rPr>
          <w:lang w:eastAsia="en-US" w:bidi="ar-SA"/>
        </w:rPr>
        <w:t xml:space="preserve">Another explanation </w:t>
      </w:r>
      <w:r w:rsidR="0082499F">
        <w:rPr>
          <w:lang w:eastAsia="en-US" w:bidi="ar-SA"/>
        </w:rPr>
        <w:t xml:space="preserve">for the </w:t>
      </w:r>
      <w:r w:rsidR="00791AF8">
        <w:rPr>
          <w:lang w:eastAsia="en-US" w:bidi="ar-SA"/>
        </w:rPr>
        <w:t>discrepant</w:t>
      </w:r>
      <w:r w:rsidR="0082499F">
        <w:rPr>
          <w:lang w:eastAsia="en-US" w:bidi="ar-SA"/>
        </w:rPr>
        <w:t xml:space="preserve"> results </w:t>
      </w:r>
      <w:r w:rsidRPr="00683623">
        <w:rPr>
          <w:lang w:eastAsia="en-US" w:bidi="ar-SA"/>
        </w:rPr>
        <w:t>could be the limitations of the</w:t>
      </w:r>
      <w:r w:rsidR="000548C9">
        <w:rPr>
          <w:lang w:eastAsia="en-US" w:bidi="ar-SA"/>
        </w:rPr>
        <w:t xml:space="preserve"> current</w:t>
      </w:r>
      <w:r w:rsidRPr="00683623">
        <w:rPr>
          <w:lang w:eastAsia="en-US" w:bidi="ar-SA"/>
        </w:rPr>
        <w:t xml:space="preserve"> study</w:t>
      </w:r>
      <w:r w:rsidR="00791AF8">
        <w:rPr>
          <w:lang w:eastAsia="en-US" w:bidi="ar-SA"/>
        </w:rPr>
        <w:t>.</w:t>
      </w:r>
      <w:r w:rsidRPr="00683623">
        <w:rPr>
          <w:lang w:eastAsia="en-US" w:bidi="ar-SA"/>
        </w:rPr>
        <w:t xml:space="preserve"> First, although the sample size required for a medium effect size had been calculated in advance, it was just short of the calculated limit, with only 104 participants, and was therefore rather small.</w:t>
      </w:r>
      <w:r w:rsidR="000548C9">
        <w:rPr>
          <w:lang w:eastAsia="en-US" w:bidi="ar-SA"/>
        </w:rPr>
        <w:t xml:space="preserve"> </w:t>
      </w:r>
      <w:r w:rsidR="00007ACC" w:rsidRPr="00007ACC">
        <w:rPr>
          <w:lang w:eastAsia="en-US" w:bidi="ar-SA"/>
        </w:rPr>
        <w:t>Second, the study was conducted online, which offers no possibility to standardize the experimental conditions, apart from the fact that the tasks were all completed on screen. On the one hand, we cannot be sure how attentively participants answered the questions or whether they simply clicked carelessly through the study. On the other hand, the environment in which they completed the tasks - at home or elsewhere - could have had an impact on their answers, as could any disturbances to which they were exposed. And the screens the</w:t>
      </w:r>
      <w:r w:rsidR="00007ACC">
        <w:rPr>
          <w:lang w:eastAsia="en-US" w:bidi="ar-SA"/>
        </w:rPr>
        <w:t>y</w:t>
      </w:r>
      <w:r w:rsidR="00007ACC" w:rsidRPr="00007ACC">
        <w:rPr>
          <w:lang w:eastAsia="en-US" w:bidi="ar-SA"/>
        </w:rPr>
        <w:t xml:space="preserve"> </w:t>
      </w:r>
      <w:r w:rsidR="00007ACC">
        <w:rPr>
          <w:lang w:eastAsia="en-US" w:bidi="ar-SA"/>
        </w:rPr>
        <w:t xml:space="preserve">viewed the </w:t>
      </w:r>
      <w:r w:rsidR="00007ACC" w:rsidRPr="00007ACC">
        <w:rPr>
          <w:lang w:eastAsia="en-US" w:bidi="ar-SA"/>
        </w:rPr>
        <w:t xml:space="preserve">study </w:t>
      </w:r>
      <w:r w:rsidR="00007ACC">
        <w:rPr>
          <w:lang w:eastAsia="en-US" w:bidi="ar-SA"/>
        </w:rPr>
        <w:t xml:space="preserve">on </w:t>
      </w:r>
      <w:r w:rsidR="00007ACC" w:rsidRPr="00007ACC">
        <w:rPr>
          <w:lang w:eastAsia="en-US" w:bidi="ar-SA"/>
        </w:rPr>
        <w:t xml:space="preserve">could differ in size and resolution. All these differences lead to a variety of possible experimental conditions, which is an important limitation of the current study design. </w:t>
      </w:r>
    </w:p>
    <w:p w14:paraId="72252E48" w14:textId="0F19A7C2" w:rsidR="00915EBC" w:rsidRDefault="00915EBC" w:rsidP="00915EBC">
      <w:pPr>
        <w:rPr>
          <w:lang w:eastAsia="en-US" w:bidi="ar-SA"/>
        </w:rPr>
      </w:pPr>
      <w:r w:rsidRPr="00915EBC">
        <w:rPr>
          <w:lang w:eastAsia="en-US" w:bidi="ar-SA"/>
        </w:rPr>
        <w:t xml:space="preserve">Further discrepancies exist between the current study and the findings of </w:t>
      </w:r>
      <w:proofErr w:type="spellStart"/>
      <w:r w:rsidRPr="00915EBC">
        <w:rPr>
          <w:lang w:eastAsia="en-US" w:bidi="ar-SA"/>
        </w:rPr>
        <w:t>Ambady</w:t>
      </w:r>
      <w:proofErr w:type="spellEnd"/>
      <w:r w:rsidRPr="00915EBC">
        <w:rPr>
          <w:lang w:eastAsia="en-US" w:bidi="ar-SA"/>
        </w:rPr>
        <w:t xml:space="preserve"> et al. </w:t>
      </w:r>
      <w:r>
        <w:rPr>
          <w:lang w:eastAsia="en-US" w:bidi="ar-SA"/>
        </w:rPr>
        <w:fldChar w:fldCharType="begin"/>
      </w:r>
      <w:r>
        <w:rPr>
          <w:lang w:eastAsia="en-US" w:bidi="ar-SA"/>
        </w:rPr>
        <w:instrText xml:space="preserve"> ADDIN ZOTERO_ITEM CSL_CITATION {"citationID":"BtPqEmGM","properties":{"formattedCitation":"(2000)","plainCitation":"(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uppress-author":true}],"schema":"https://github.com/citation-style-language/schema/raw/master/csl-citation.json"} </w:instrText>
      </w:r>
      <w:r>
        <w:rPr>
          <w:lang w:eastAsia="en-US" w:bidi="ar-SA"/>
        </w:rPr>
        <w:fldChar w:fldCharType="separate"/>
      </w:r>
      <w:r w:rsidRPr="00915EBC">
        <w:rPr>
          <w:rFonts w:cs="Times New Roman"/>
        </w:rPr>
        <w:t>(2000)</w:t>
      </w:r>
      <w:r>
        <w:rPr>
          <w:lang w:eastAsia="en-US" w:bidi="ar-SA"/>
        </w:rPr>
        <w:fldChar w:fldCharType="end"/>
      </w:r>
      <w:r w:rsidRPr="00915EBC">
        <w:rPr>
          <w:lang w:eastAsia="en-US" w:bidi="ar-SA"/>
        </w:rPr>
        <w:t xml:space="preserve"> and Walker &amp; Vetter </w:t>
      </w:r>
      <w:r>
        <w:rPr>
          <w:lang w:eastAsia="en-US" w:bidi="ar-SA"/>
        </w:rPr>
        <w:fldChar w:fldCharType="begin"/>
      </w:r>
      <w:r>
        <w:rPr>
          <w:lang w:eastAsia="en-US" w:bidi="ar-SA"/>
        </w:rPr>
        <w:instrText xml:space="preserve"> ADDIN ZOTERO_ITEM CSL_CITATION {"citationID":"b6qf5PdP","properties":{"formattedCitation":"(2016)","plainCitation":"(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uppress-author":true}],"schema":"https://github.com/citation-style-language/schema/raw/master/csl-citation.json"} </w:instrText>
      </w:r>
      <w:r>
        <w:rPr>
          <w:lang w:eastAsia="en-US" w:bidi="ar-SA"/>
        </w:rPr>
        <w:fldChar w:fldCharType="separate"/>
      </w:r>
      <w:r w:rsidRPr="00915EBC">
        <w:rPr>
          <w:rFonts w:cs="Times New Roman"/>
        </w:rPr>
        <w:t>(2016)</w:t>
      </w:r>
      <w:r>
        <w:rPr>
          <w:lang w:eastAsia="en-US" w:bidi="ar-SA"/>
        </w:rPr>
        <w:fldChar w:fldCharType="end"/>
      </w:r>
      <w:r w:rsidRPr="00915EBC">
        <w:rPr>
          <w:lang w:eastAsia="en-US" w:bidi="ar-SA"/>
        </w:rPr>
        <w:t xml:space="preserve">. Both studies have shown that individuals are able to correctly infer facially communicated personality traits. These results are only partially supported by the current study, in which participants' personality ratings were significantly correct only for increased manipulations of agreeableness, conscientiousness, and extraversion and for reduced manipulations of extraversion and openness. The most surprising result was for ratings of pictures manipulated to convey high openness. Here, participants not only performed the worst, but their inferences were also in the wrong direction, assuming a lower value for openness rather </w:t>
      </w:r>
      <w:r w:rsidRPr="00915EBC">
        <w:rPr>
          <w:lang w:eastAsia="en-US" w:bidi="ar-SA"/>
        </w:rPr>
        <w:lastRenderedPageBreak/>
        <w:t xml:space="preserve">than a higher one. This suggests that </w:t>
      </w:r>
      <w:r>
        <w:rPr>
          <w:lang w:eastAsia="en-US" w:bidi="ar-SA"/>
        </w:rPr>
        <w:t>o</w:t>
      </w:r>
      <w:r w:rsidRPr="00915EBC">
        <w:rPr>
          <w:lang w:eastAsia="en-US" w:bidi="ar-SA"/>
        </w:rPr>
        <w:t xml:space="preserve">penness is the most difficult Big Five personality trait to infer from facial cues alone. The best performance was for the </w:t>
      </w:r>
      <w:r>
        <w:rPr>
          <w:lang w:eastAsia="en-US" w:bidi="ar-SA"/>
        </w:rPr>
        <w:t>e</w:t>
      </w:r>
      <w:r w:rsidRPr="00915EBC">
        <w:rPr>
          <w:lang w:eastAsia="en-US" w:bidi="ar-SA"/>
        </w:rPr>
        <w:t xml:space="preserve">xtraversion trait, where ratings were significantly correct regardless of the direction of the manipulation. </w:t>
      </w:r>
    </w:p>
    <w:p w14:paraId="1745BF76" w14:textId="5AA27CDB" w:rsidR="00915EBC" w:rsidRPr="00915EBC" w:rsidRDefault="00915EBC" w:rsidP="00915EBC">
      <w:pPr>
        <w:rPr>
          <w:lang w:eastAsia="en-US" w:bidi="ar-SA"/>
        </w:rPr>
      </w:pPr>
      <w:r w:rsidRPr="00915EBC">
        <w:rPr>
          <w:lang w:eastAsia="en-US" w:bidi="ar-SA"/>
        </w:rPr>
        <w:t xml:space="preserve">These results raise the question of why there is a discrepancy between previous studies and the current study. They could have arisen by pure chance, as a product of a small sample size coupled with bad luck on certain personality inferences. Or they could be due to the </w:t>
      </w:r>
      <w:r w:rsidR="0028117D">
        <w:rPr>
          <w:lang w:eastAsia="en-US" w:bidi="ar-SA"/>
        </w:rPr>
        <w:t xml:space="preserve">study’s </w:t>
      </w:r>
      <w:r w:rsidRPr="00915EBC">
        <w:rPr>
          <w:lang w:eastAsia="en-US" w:bidi="ar-SA"/>
        </w:rPr>
        <w:t xml:space="preserve">limitations mentioned earlier. Regardless, there appears to be a need for further research on facial personality traits. </w:t>
      </w:r>
    </w:p>
    <w:p w14:paraId="76C6A14D" w14:textId="47BAEA3E" w:rsidR="00BA40BA" w:rsidRDefault="00F50CD3" w:rsidP="00915EBC">
      <w:pPr>
        <w:pStyle w:val="berschrift2"/>
      </w:pPr>
      <w:r>
        <w:rPr>
          <w:lang w:eastAsia="en-US" w:bidi="ar-SA"/>
        </w:rPr>
        <w:t xml:space="preserve">Future </w:t>
      </w:r>
      <w:r w:rsidRPr="00915EBC">
        <w:t>Research</w:t>
      </w:r>
    </w:p>
    <w:p w14:paraId="546D16FB" w14:textId="08B91EE3" w:rsidR="00D92DC0" w:rsidRDefault="00D92DC0" w:rsidP="00D92DC0">
      <w:r>
        <w:t xml:space="preserve">Although this study was unable to confirm any of the hypotheses stated, important conclusions can be drawn from the </w:t>
      </w:r>
      <w:r w:rsidR="00A122A1">
        <w:t>findings</w:t>
      </w:r>
      <w:r>
        <w:t xml:space="preserve">. In part, the results call into question the strong support that previous studies had found for participants' ability to accurately perceive personality traits conveyed by the face. This is an indication that the actual effects may be smaller than suggested in the literature. In any case, further research on facial personality traits is needed to provide a more accurate picture. </w:t>
      </w:r>
    </w:p>
    <w:p w14:paraId="7817734C" w14:textId="77777777" w:rsidR="00D92DC0" w:rsidRDefault="00D92DC0" w:rsidP="00D92DC0">
      <w:r>
        <w:t xml:space="preserve">The individual t-tests for the ratings of each trait with respect to manipulation direction revealed some interesting patterns that could serve as a basis for more detailed research. This is particularly true for the trait openness, for which all images had a high trait rating on average, regardless of manipulation direction. In other words, the question arises as to why openness is always perceived as high, regardless of whether this is the intended effect of the manipulated image. Future research could ensure whether this was just a random result or whether facial openness is generally perceived as high. </w:t>
      </w:r>
    </w:p>
    <w:p w14:paraId="36AF1BD4" w14:textId="78685EC3" w:rsidR="00D92DC0" w:rsidRDefault="00D92DC0" w:rsidP="00D92DC0">
      <w:r>
        <w:lastRenderedPageBreak/>
        <w:t xml:space="preserve">In addition, the current results suggest that individuals are better at assessing high </w:t>
      </w:r>
      <w:r w:rsidR="003639DB">
        <w:t>trait</w:t>
      </w:r>
      <w:r>
        <w:t xml:space="preserve"> manipulations than low ones. One explanation for this difference could be that high </w:t>
      </w:r>
      <w:r w:rsidR="003639DB">
        <w:t>trait</w:t>
      </w:r>
      <w:r>
        <w:t xml:space="preserve"> expressions are more salient, as high </w:t>
      </w:r>
      <w:r w:rsidR="003639DB">
        <w:t>trait individuals</w:t>
      </w:r>
      <w:r>
        <w:t xml:space="preserve"> are often more noticeable and prominent. </w:t>
      </w:r>
    </w:p>
    <w:p w14:paraId="7B39FF9E" w14:textId="416E44B9" w:rsidR="003639DB" w:rsidRDefault="00D92DC0" w:rsidP="003639DB">
      <w:r>
        <w:t>The sample size of the current study was large enough for statistical measurement, but still quite small. However, the effects are so far from significant that a larger sample size has little chance of producing significant effects</w:t>
      </w:r>
      <w:r w:rsidR="003639DB">
        <w:t xml:space="preserve">. </w:t>
      </w:r>
      <w:r w:rsidR="003639DB" w:rsidRPr="003639DB">
        <w:t>Thus, there is little reason to believe that the results would be significantly different in a replication study with a larger sample and a laboratory rather than an online design.</w:t>
      </w:r>
    </w:p>
    <w:p w14:paraId="6A1D205C" w14:textId="1D0EF694" w:rsidR="001E6333" w:rsidRDefault="001E6333" w:rsidP="001E6333">
      <w:r>
        <w:t xml:space="preserve">Although this study could not confirm a link between an individual's personality traits and their preference for personality traits in the faces of others, more extensive research may reveal this link. Previous research has found a relation that the current study was unable to establish </w:t>
      </w:r>
      <w:r>
        <w:fldChar w:fldCharType="begin"/>
      </w:r>
      <w:r>
        <w:instrText xml:space="preserve"> ADDIN ZOTERO_ITEM CSL_CITATION {"citationID":"w1cJkKBZ","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fldChar w:fldCharType="separate"/>
      </w:r>
      <w:r w:rsidRPr="001E6333">
        <w:rPr>
          <w:rFonts w:cs="Times New Roman"/>
        </w:rPr>
        <w:t>(Sacco &amp; Brown, 2018)</w:t>
      </w:r>
      <w:r>
        <w:fldChar w:fldCharType="end"/>
      </w:r>
      <w:r>
        <w:t xml:space="preserve">, and other studies have found that perceived similarities positively influence adult trust, </w:t>
      </w:r>
      <w:proofErr w:type="spellStart"/>
      <w:r>
        <w:t>prosociality</w:t>
      </w:r>
      <w:proofErr w:type="spellEnd"/>
      <w:r>
        <w:t xml:space="preserve">, selection of potential mates, and perceived attractiveness </w:t>
      </w:r>
      <w:r>
        <w:fldChar w:fldCharType="begin"/>
      </w:r>
      <w:r>
        <w:instrText xml:space="preserve"> ADDIN ZOTERO_ITEM CSL_CITATION {"citationID":"6FuHgkwl","properties":{"formattedCitation":"(Bailenson et al., 2008; Berscheid et al., 1971; Bressan &amp; Zucchi, 2009; DeBruine, 2002; DeBruine et al., 2008; Giang et al., 2012; Jones et al., 2004; McPherson et al., 2001)","plainCitation":"(Bailenson et al., 2008; Berscheid et al., 1971; Bressan &amp; Zucchi, 2009; DeBruine, 2002; DeBruine et al., 2008; Giang et al., 2012; Jones et al., 2004; McPherson et al., 2001)","noteIndex":0},"citationItems":[{"id":1215,"uris":["http://zotero.org/users/4433522/items/Q7HRLYXW"],"uri":["http://zotero.org/users/4433522/items/Q7HRLYXW"],"itemData":{"id":1215,"type":"article-journal","abstract":"Social science research demonstrates that people are drawn to others perceived as similar. We extend this ﬁnding to political candidates by comparing the relative effects of candidate familiarity as well as partisan, issue, gender, and facial similarity on voters’ evaluations of candidates. In Experiment 1, during the week of the 2006 Florida gubernatorial race, a national representative sample of voters viewed images of two unfamiliar candidates (Crist and Davis) morphed with either themselves or other voters. Results demonstrated a strong preference for facially similar candidates, despite no conscious awareness of the similarity manipulation. In Experiment 2, one week before the 2004 presidential election, a national representative sample of voters evaluated familiar candidates (Bush and Kerry). Strong partisans were unmoved by the facial similarity manipulation, but weak partisans and independents preferred the candidate with whom their own face had been morphed over the candidate morphed with another voter. In Experiment 3, we compared the effects of policy similarity and facial similarity using a set of prospective 2008 presidential candidates. Even though the effects of party and policy similarity dominated, facial similarity proved a signiﬁcant cue for unfamiliar candidates. Thus, the evidence across the three studies suggests that even in high-proﬁle elections, voters prefer candidates high in facial similarity, but most strongly with unfamiliar candidates.","container-title":"Public Opinion Quarterly","DOI":"10.1093/poq/nfn064","ISSN":"0033-362X, 1537-5331","issue":"5","journalAbbreviation":"Public Opinion Quarterly","language":"en","page":"935-961","source":"DOI.org (Crossref)","title":"Facial Similarity between Voters and Candidates Causes Influence","volume":"72","author":[{"family":"Bailenson","given":"J. N."},{"family":"Iyengar","given":"S."},{"family":"Yee","given":"N."},{"family":"Collins","given":"N. A."}],"issued":{"date-parts":[["2008",12,1]]}},"label":"page"},{"id":1204,"uris":["http://zotero.org/users/4433522/items/MXJPKVGD"],"uri":["http://zotero.org/users/4433522/items/MXJPKVGD"],"itemData":{"id":1204,"type":"article-journal","abstract":"Previous studies have failed to find support for the hypothesis, derived from Level of Aspiration Theory, that individuals chose to date those whose “social desirability” level is similar to their own. In the present experiments, which were designed to test the matching hypothesis, the salience of possible rejection by the dating choice was varied. Both experiments found support for the principle of matching in social choice. This support was obtained, however, not just under conditions in which rejection was presumably salient but for all conditions of choice. This and additional findings were discussed.","container-title":"Journal of Experimental Social Psychology","DOI":"10.1016/0022-1031(71)90065-5","ISSN":"0022-1031","issue":"2","journalAbbreviation":"Journal of Experimental Social Psychology","language":"en","page":"173-189","source":"ScienceDirect","title":"Physical attractiveness and dating choice: A test of the matching hypothesis","title-short":"Physical attractiveness and dating choice","volume":"7","author":[{"family":"Berscheid","given":"Ellen"},{"family":"Dion","given":"Karen"},{"family":"Walster","given":"Elaine"},{"family":"Walster","given":"G. William"}],"issued":{"date-parts":[["1971",3,1]]}},"label":"page"},{"id":1216,"uris":["http://zotero.org/users/4433522/items/FJL9JA4E"],"uri":["http://zotero.org/users/4433522/items/FJL9JA4E"],"itemData":{"id":1216,"type":"article-journal","abstract":"Inclusive fitness theory predicts that organisms will tend to help close kin more than less related individuals. In a variety of birds and mammals, relatives are recognized by comparing their phenotype to an internal representation or template, which might be learned through either repeated exposure to family members or self-inspection. Mirrors are ubiquitous now, but were absent during our evolutionary history; hence it is hard to predict, and empirically unknown, whether human kin recognition is family- or self-referential. Here we put this issue to the strongest possible test by comparing nepotistic behaviour towards self- versus co-twin-resemblant individuals. Seventy monozygotic and dizygotic twins were shown same-sex faces, covertly manipulated to resemble either themselves or their co-twin, and indicated which individual they would prefer in two prosocial contexts. Self-resemblant faces were significantly preferred to twin-resemblant faces, showing that visual information about the self supersedes that about close family members in the kin-recognition template. Because, under conditions of paternal uncertainty, a reliable family-referent template could be based only on one's mother and maternal relatives, a unique advantage of self-referent phenotype matching is the possibility of (consciously or unconsciously) identifying one's father and paternal relatives as kin.","container-title":"Biology Letters","DOI":"10.1098/rsbl.2008.0789","issue":"3","note":"publisher: Royal Society","page":"336-338","source":"royalsocietypublishing.org (Atypon)","title":"Human kin recognition is self- rather than family-referential","volume":"5","author":[{"family":"Bressan","given":"Paola"},{"family":"Zucchi","given":"Guendalina"}],"issued":{"date-parts":[["2009",6,23]]}},"label":"page"},{"id":1224,"uris":["http://zotero.org/users/4433522/items/UAPTN52E"],"uri":["http://zotero.org/users/4433522/items/UAPTN52E"],"itemData":{"id":1224,"type":"article-journal","container-title":"Proceedings of the Royal Society of London. Series B: Biological Sciences","DOI":"10.1098/rspb.2002.2034","ISSN":"0962-8452, 1471-2954","issue":"1498","journalAbbreviation":"Proc. R. Soc. Lond. B","language":"en","page":"1307-1312","source":"DOI.org (Crossref)","title":"Facial resemblance enhances trust","volume":"269","author":[{"family":"DeBruine","given":"Lisa M."}],"issued":{"date-parts":[["2002",7,7]]}},"label":"page"},{"id":1219,"uris":["http://zotero.org/users/4433522/items/JJSJUL4H"],"uri":["http://zotero.org/users/4433522/items/JJSJUL4H"],"itemData":{"id":1219,"type":"article-journal","abstract":"Two lines of reasoning predict that highly social species will have mechanisms to inﬂuence behavior toward individuals depending on their degree of relatedness. First, inclusive ﬁtness theory leads to the prediction that organisms will preferentially help closely related kin over more distantly related individuals. Second, evaluation of the relative costs and potential beneﬁts of inbreeding suggests that the degree of kinship should also be considered when choosing a mate. In order to behaviorally discriminate between individuals with different levels of relatedness, organisms must be able to discriminate cues of kinship. Facial resemblance is one such potential cue in humans. Computer-graphic manipulation of face images has made it possible to experimentally test hypotheses about human kin recognition by facial phenotype matching. We review recent experimental evidence that humans respond to facial resemblance in ways consistent with inclusive ﬁtness theory and considerations of the costs of inbreeding, namely by increasing prosocial behavior and positive attributions toward self-resembling images and selectively tempering attributions of attractiveness to other-sex faces in the context of a sexual relationship.","container-title":"Archives of Sexual Behavior","DOI":"10.1007/s10508-007-9266-0","ISSN":"0004-0002, 1573-2800","issue":"1","journalAbbreviation":"Arch Sex Behav","language":"en","page":"64-77","source":"DOI.org (Crossref)","title":"Social Perception of Facial Resemblance in Humans","volume":"37","author":[{"family":"DeBruine","given":"Lisa M."},{"family":"Jones","given":"Benedict C."},{"family":"Little","given":"Anthony C."},{"family":"Perrett","given":"David I."}],"issued":{"date-parts":[["2008",2]]}},"label":"page"},{"id":1220,"uris":["http://zotero.org/users/4433522/items/7ZH9QE8E"],"uri":["http://zotero.org/users/4433522/items/7ZH9QE8E"],"itemData":{"id":1220,"type":"article-journal","abstract":"Facial self-resemblance has been proposed to serve as a kinship cue that facilitates cooperation between kin. In the present study, facial resemblance was manipulated by morphing stimulus faces with the participants' own faces or control faces (resulting in self-resemblant or other-resemblant composite faces). A norming study showed that the perceived degree of kinship was higher for the participants and the self-resemblant composite faces than for actual first-degree relatives. Effects of facial self-resemblance on trust and cooperation were tested in a paradigm that has proven to be sensitive to facial trustworthiness, facial likability, and facial expression. First, participants played a cooperation game in which the composite faces were shown. Then, likability ratings were assessed. In a source memory test, participants were required to identify old and new faces, and were asked to remember whether the faces belonged to cooperators or cheaters in the cooperation game. Old-new recognition was enhanced for self-resemblant faces in comparison to other-resemblant faces. However, facial self-resemblance had no effects on the degree of cooperation in the cooperation game, on the emotional evaluation of the faces as reflected in the likability judgments, and on the expectation that a face belonged to a cooperator rather than to a cheater. Therefore, the present results are clearly inconsistent with the assumption of an evolved kin recognition module built into the human face recognition system.","container-title":"PLOS ONE","DOI":"10.1371/journal.pone.0047809","ISSN":"1932-6203","issue":"10","journalAbbreviation":"PLOS ONE","language":"en","note":"publisher: Public Library of Science","page":"e47809","source":"PLoS Journals","title":"Does Facial Resemblance Enhance Cooperation?","volume":"7","author":[{"family":"Giang","given":"Trang"},{"family":"Bell","given":"Raoul"},{"family":"Buchner","given":"Axel"}],"issued":{"date-parts":[["2012",10,19]]}},"label":"page"},{"id":1209,"uris":["http://zotero.org/users/4433522/items/7I9I6RN5"],"uri":["http://zotero.org/users/4433522/items/7I9I6RN5"],"itemData":{"id":1209,"type":"article-journal","container-title":"Journal of Personality and Social Psychology","DOI":"10.1037/0022-3514.87.5.665","ISSN":"1939-1315, 0022-3514","issue":"5","journalAbbreviation":"Journal of Personality and Social Psychology","language":"en","page":"665-683","source":"DOI.org (Crossref)","title":"How Do I Love Thee? Let Me Count the Js: Implicit Egotism and Interpersonal Attraction.","title-short":"How Do I Love Thee?","volume":"87","author":[{"family":"Jones","given":"John T."},{"family":"Pelham","given":"Brett W."},{"family":"Carvallo","given":"Mauricio"},{"family":"Mirenberg","given":"Matthew C."}],"issued":{"date-parts":[["2004"]]}},"label":"page"},{"id":1210,"uris":["http://zotero.org/users/4433522/items/RA939VM8"],"uri":["http://zotero.org/users/4433522/items/RA939VM8"],"itemData":{"id":1210,"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w:instrText>
      </w:r>
      <w:r w:rsidRPr="001E6333">
        <w:rPr>
          <w:lang w:val="fr-CH"/>
        </w:rPr>
        <w:instrText xml:space="preserve">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label":"page"}],"schema":"https://github.com/citation-style-language/schema/raw/master/csl-citation.json"} </w:instrText>
      </w:r>
      <w:r>
        <w:fldChar w:fldCharType="separate"/>
      </w:r>
      <w:r w:rsidRPr="001E6333">
        <w:rPr>
          <w:rFonts w:cs="Times New Roman"/>
          <w:lang w:val="fr-CH"/>
        </w:rPr>
        <w:t>(Bailenson et al., 2008; Berscheid et al., 1971; Bressan &amp; Zucchi, 2009; DeBruine, 2002; DeBruine et al., 2008; Giang et al., 2012; Jones et al., 2004; McPherson et al., 2001)</w:t>
      </w:r>
      <w:r>
        <w:fldChar w:fldCharType="end"/>
      </w:r>
      <w:r w:rsidRPr="001E6333">
        <w:rPr>
          <w:lang w:val="fr-CH"/>
        </w:rPr>
        <w:t xml:space="preserve">. </w:t>
      </w:r>
      <w:r w:rsidR="00496EBF" w:rsidRPr="00496EBF">
        <w:t>This strong support for similarity preference leads to the conclusion that an influence of one's personality on facial preference for certain personality traits is very likely, which could be elucidated by future research.</w:t>
      </w:r>
    </w:p>
    <w:p w14:paraId="68BD1294" w14:textId="7B105458" w:rsidR="00D92779" w:rsidRDefault="00D92779" w:rsidP="003639DB">
      <w:pPr>
        <w:pStyle w:val="Listenabsatz"/>
        <w:numPr>
          <w:ilvl w:val="0"/>
          <w:numId w:val="5"/>
        </w:numPr>
        <w:rPr>
          <w:lang w:eastAsia="en-US" w:bidi="ar-SA"/>
        </w:rPr>
      </w:pPr>
      <w:r>
        <w:rPr>
          <w:lang w:eastAsia="en-US" w:bidi="ar-SA"/>
        </w:rPr>
        <w:t>Summarize results</w:t>
      </w:r>
    </w:p>
    <w:p w14:paraId="387EAB3B" w14:textId="77777777" w:rsidR="00D92779" w:rsidRDefault="00D92779" w:rsidP="00D92779">
      <w:pPr>
        <w:pStyle w:val="Listenabsatz"/>
        <w:numPr>
          <w:ilvl w:val="0"/>
          <w:numId w:val="5"/>
        </w:numPr>
        <w:rPr>
          <w:lang w:eastAsia="en-US" w:bidi="ar-SA"/>
        </w:rPr>
      </w:pPr>
      <w:r>
        <w:rPr>
          <w:lang w:eastAsia="en-US" w:bidi="ar-SA"/>
        </w:rPr>
        <w:t>Problems with study/limitations</w:t>
      </w:r>
    </w:p>
    <w:p w14:paraId="6E7BCCC0" w14:textId="77777777" w:rsidR="00D92779" w:rsidRDefault="00D92779" w:rsidP="00D92779">
      <w:pPr>
        <w:pStyle w:val="Listenabsatz"/>
        <w:numPr>
          <w:ilvl w:val="1"/>
          <w:numId w:val="5"/>
        </w:numPr>
        <w:rPr>
          <w:lang w:eastAsia="en-US" w:bidi="ar-SA"/>
        </w:rPr>
      </w:pPr>
      <w:r>
        <w:rPr>
          <w:lang w:eastAsia="en-US" w:bidi="ar-SA"/>
        </w:rPr>
        <w:t>Small sample size</w:t>
      </w:r>
    </w:p>
    <w:p w14:paraId="1E6AC52F" w14:textId="77777777" w:rsidR="00D92779" w:rsidRDefault="00D92779" w:rsidP="00D92779">
      <w:pPr>
        <w:pStyle w:val="Listenabsatz"/>
        <w:numPr>
          <w:ilvl w:val="1"/>
          <w:numId w:val="5"/>
        </w:numPr>
        <w:rPr>
          <w:lang w:eastAsia="en-US" w:bidi="ar-SA"/>
        </w:rPr>
      </w:pPr>
      <w:r>
        <w:rPr>
          <w:lang w:eastAsia="en-US" w:bidi="ar-SA"/>
        </w:rPr>
        <w:t>Data quality/online study</w:t>
      </w:r>
    </w:p>
    <w:p w14:paraId="011B510D" w14:textId="77777777" w:rsidR="00D92779" w:rsidRDefault="00D92779" w:rsidP="00D92779">
      <w:pPr>
        <w:pStyle w:val="Listenabsatz"/>
        <w:numPr>
          <w:ilvl w:val="1"/>
          <w:numId w:val="5"/>
        </w:numPr>
        <w:rPr>
          <w:lang w:eastAsia="en-US" w:bidi="ar-SA"/>
        </w:rPr>
      </w:pPr>
      <w:r>
        <w:rPr>
          <w:lang w:eastAsia="en-US" w:bidi="ar-SA"/>
        </w:rPr>
        <w:t>Small effects</w:t>
      </w:r>
    </w:p>
    <w:p w14:paraId="10012350" w14:textId="77777777" w:rsidR="00D92779" w:rsidRDefault="00D92779" w:rsidP="00D92779">
      <w:pPr>
        <w:pStyle w:val="Listenabsatz"/>
        <w:numPr>
          <w:ilvl w:val="0"/>
          <w:numId w:val="5"/>
        </w:numPr>
        <w:rPr>
          <w:lang w:eastAsia="en-US" w:bidi="ar-SA"/>
        </w:rPr>
      </w:pPr>
      <w:r>
        <w:rPr>
          <w:lang w:eastAsia="en-US" w:bidi="ar-SA"/>
        </w:rPr>
        <w:lastRenderedPageBreak/>
        <w:t>No effects of previous studies found</w:t>
      </w:r>
    </w:p>
    <w:p w14:paraId="16B46166" w14:textId="77777777" w:rsidR="00D92779" w:rsidRDefault="00D92779" w:rsidP="00D92779">
      <w:pPr>
        <w:pStyle w:val="Listenabsatz"/>
        <w:numPr>
          <w:ilvl w:val="1"/>
          <w:numId w:val="5"/>
        </w:numPr>
        <w:rPr>
          <w:lang w:eastAsia="en-US" w:bidi="ar-SA"/>
        </w:rPr>
      </w:pPr>
      <w:r>
        <w:rPr>
          <w:lang w:eastAsia="en-US" w:bidi="ar-SA"/>
        </w:rPr>
        <w:t>Correlation between exclusion and preference for extraverted faces</w:t>
      </w:r>
    </w:p>
    <w:p w14:paraId="210940EA" w14:textId="77777777" w:rsidR="00D92779" w:rsidRDefault="00D92779" w:rsidP="00D92779">
      <w:pPr>
        <w:pStyle w:val="Listenabsatz"/>
        <w:numPr>
          <w:ilvl w:val="0"/>
          <w:numId w:val="5"/>
        </w:numPr>
        <w:rPr>
          <w:lang w:eastAsia="en-US" w:bidi="ar-SA"/>
        </w:rPr>
      </w:pPr>
      <w:r>
        <w:rPr>
          <w:lang w:eastAsia="en-US" w:bidi="ar-SA"/>
        </w:rPr>
        <w:t>Future research</w:t>
      </w:r>
    </w:p>
    <w:p w14:paraId="2DADB0E0" w14:textId="77777777" w:rsidR="00F50CD3" w:rsidRPr="00F50CD3" w:rsidRDefault="00F50CD3" w:rsidP="00F50CD3">
      <w:pPr>
        <w:pStyle w:val="Textbody"/>
        <w:rPr>
          <w:lang w:eastAsia="en-US" w:bidi="ar-SA"/>
        </w:rPr>
      </w:pPr>
    </w:p>
    <w:p w14:paraId="27EA2DB7" w14:textId="4D523C0A" w:rsidR="00754B80" w:rsidRPr="000E1A9C" w:rsidRDefault="00754B80" w:rsidP="00007ACC">
      <w:pPr>
        <w:pStyle w:val="berschrift1"/>
        <w:pageBreakBefore/>
        <w:rPr>
          <w:rFonts w:cstheme="minorHAnsi"/>
        </w:rPr>
      </w:pPr>
      <w:r w:rsidRPr="000E1A9C">
        <w:rPr>
          <w:rFonts w:cstheme="minorHAnsi"/>
        </w:rPr>
        <w:lastRenderedPageBreak/>
        <w:t>Reference</w:t>
      </w:r>
      <w:bookmarkEnd w:id="154"/>
      <w:bookmarkEnd w:id="155"/>
      <w:bookmarkEnd w:id="156"/>
      <w:bookmarkEnd w:id="157"/>
      <w:bookmarkEnd w:id="158"/>
      <w:bookmarkEnd w:id="159"/>
      <w:bookmarkEnd w:id="160"/>
      <w:bookmarkEnd w:id="161"/>
      <w:bookmarkEnd w:id="162"/>
      <w:bookmarkEnd w:id="163"/>
      <w:bookmarkEnd w:id="164"/>
      <w:bookmarkEnd w:id="165"/>
    </w:p>
    <w:p w14:paraId="5DE88086" w14:textId="77777777" w:rsidR="00754B80" w:rsidRPr="000E1A9C" w:rsidRDefault="00754B80" w:rsidP="007163A6">
      <w:pPr>
        <w:rPr>
          <w:rFonts w:cstheme="minorHAnsi"/>
          <w:szCs w:val="21"/>
        </w:rPr>
        <w:sectPr w:rsidR="00754B80" w:rsidRPr="000E1A9C" w:rsidSect="00EE5872">
          <w:headerReference w:type="default" r:id="rId10"/>
          <w:footerReference w:type="default" r:id="rId11"/>
          <w:headerReference w:type="first" r:id="rId12"/>
          <w:pgSz w:w="12240" w:h="15840"/>
          <w:pgMar w:top="1134" w:right="1417" w:bottom="1474" w:left="1417" w:header="720" w:footer="510" w:gutter="0"/>
          <w:pgNumType w:start="0"/>
          <w:cols w:space="720"/>
          <w:titlePg/>
          <w:docGrid w:linePitch="326"/>
        </w:sectPr>
      </w:pPr>
    </w:p>
    <w:p w14:paraId="094F625E" w14:textId="77777777" w:rsidR="001E6333" w:rsidRPr="001E6333" w:rsidRDefault="00DC33C5" w:rsidP="001E6333">
      <w:pPr>
        <w:pStyle w:val="Literaturverzeichnis"/>
        <w:rPr>
          <w:rFonts w:cs="Times New Roman"/>
        </w:rPr>
      </w:pPr>
      <w:r w:rsidRPr="000E1A9C">
        <w:fldChar w:fldCharType="begin"/>
      </w:r>
      <w:r w:rsidR="00D123B6">
        <w:instrText xml:space="preserve"> ADDIN ZOTERO_BIBL {"uncited":[],"omitted":[],"custom":[]} CSL_BIBLIOGRAPHY </w:instrText>
      </w:r>
      <w:r w:rsidRPr="000E1A9C">
        <w:fldChar w:fldCharType="separate"/>
      </w:r>
      <w:r w:rsidR="001E6333" w:rsidRPr="001E6333">
        <w:rPr>
          <w:rFonts w:cs="Times New Roman"/>
        </w:rPr>
        <w:t xml:space="preserve">Alexander, R. D. (1986). Ostracism and indirect reciprocity: The reproductive significance of humor. </w:t>
      </w:r>
      <w:r w:rsidR="001E6333" w:rsidRPr="001E6333">
        <w:rPr>
          <w:rFonts w:cs="Times New Roman"/>
          <w:i/>
          <w:iCs/>
        </w:rPr>
        <w:t>Ethology and Sociobiology</w:t>
      </w:r>
      <w:r w:rsidR="001E6333" w:rsidRPr="001E6333">
        <w:rPr>
          <w:rFonts w:cs="Times New Roman"/>
        </w:rPr>
        <w:t xml:space="preserve">, </w:t>
      </w:r>
      <w:r w:rsidR="001E6333" w:rsidRPr="001E6333">
        <w:rPr>
          <w:rFonts w:cs="Times New Roman"/>
          <w:i/>
          <w:iCs/>
        </w:rPr>
        <w:t>7</w:t>
      </w:r>
      <w:r w:rsidR="001E6333" w:rsidRPr="001E6333">
        <w:rPr>
          <w:rFonts w:cs="Times New Roman"/>
        </w:rPr>
        <w:t>(3–4), 253–270. https://doi.org/10.1016/0162-3095(86)90052-X</w:t>
      </w:r>
    </w:p>
    <w:p w14:paraId="457D6127" w14:textId="77777777" w:rsidR="001E6333" w:rsidRPr="001E6333" w:rsidRDefault="001E6333" w:rsidP="001E6333">
      <w:pPr>
        <w:pStyle w:val="Literaturverzeichnis"/>
        <w:rPr>
          <w:rFonts w:cs="Times New Roman"/>
        </w:rPr>
      </w:pPr>
      <w:r w:rsidRPr="001E6333">
        <w:rPr>
          <w:rFonts w:cs="Times New Roman"/>
        </w:rPr>
        <w:t xml:space="preserve">Ambady, N., Bernieri, F. J., &amp; Richeson, J. A. (2000). Toward a histology of social behavior: Judgmental accuracy from thin slices of the behavioral stream. In </w:t>
      </w:r>
      <w:r w:rsidRPr="001E6333">
        <w:rPr>
          <w:rFonts w:cs="Times New Roman"/>
          <w:i/>
          <w:iCs/>
        </w:rPr>
        <w:t>Advances in Experimental Social Psychology</w:t>
      </w:r>
      <w:r w:rsidRPr="001E6333">
        <w:rPr>
          <w:rFonts w:cs="Times New Roman"/>
        </w:rPr>
        <w:t xml:space="preserve"> (Bd. 32, S. 201–271). Elsevier. https://doi.org/10.1016/S0065-2601(00)80006-4</w:t>
      </w:r>
    </w:p>
    <w:p w14:paraId="7604E710" w14:textId="77777777" w:rsidR="001E6333" w:rsidRPr="001E6333" w:rsidRDefault="001E6333" w:rsidP="001E6333">
      <w:pPr>
        <w:pStyle w:val="Literaturverzeichnis"/>
        <w:rPr>
          <w:rFonts w:cs="Times New Roman"/>
        </w:rPr>
      </w:pPr>
      <w:r w:rsidRPr="001E6333">
        <w:rPr>
          <w:rFonts w:cs="Times New Roman"/>
        </w:rPr>
        <w:t xml:space="preserve">Bailenson, J. N., Iyengar, S., Yee, N., &amp; Collins, N. A. (2008). Facial Similarity between Voters and Candidates Causes Influence. </w:t>
      </w:r>
      <w:r w:rsidRPr="001E6333">
        <w:rPr>
          <w:rFonts w:cs="Times New Roman"/>
          <w:i/>
          <w:iCs/>
        </w:rPr>
        <w:t>Public Opinion Quarterly</w:t>
      </w:r>
      <w:r w:rsidRPr="001E6333">
        <w:rPr>
          <w:rFonts w:cs="Times New Roman"/>
        </w:rPr>
        <w:t xml:space="preserve">, </w:t>
      </w:r>
      <w:r w:rsidRPr="001E6333">
        <w:rPr>
          <w:rFonts w:cs="Times New Roman"/>
          <w:i/>
          <w:iCs/>
        </w:rPr>
        <w:t>72</w:t>
      </w:r>
      <w:r w:rsidRPr="001E6333">
        <w:rPr>
          <w:rFonts w:cs="Times New Roman"/>
        </w:rPr>
        <w:t>(5), 935–961. https://doi.org/10.1093/poq/nfn064</w:t>
      </w:r>
    </w:p>
    <w:p w14:paraId="35213F1C" w14:textId="77777777" w:rsidR="001E6333" w:rsidRPr="001E6333" w:rsidRDefault="001E6333" w:rsidP="001E6333">
      <w:pPr>
        <w:pStyle w:val="Literaturverzeichnis"/>
        <w:rPr>
          <w:rFonts w:cs="Times New Roman"/>
        </w:rPr>
      </w:pPr>
      <w:r w:rsidRPr="001E6333">
        <w:rPr>
          <w:rFonts w:cs="Times New Roman"/>
          <w:lang w:val="de-CH"/>
        </w:rPr>
        <w:t xml:space="preserve">Baumeister, R. F., &amp; Leary, M. R. (1995). </w:t>
      </w:r>
      <w:r w:rsidRPr="001E6333">
        <w:rPr>
          <w:rFonts w:cs="Times New Roman"/>
        </w:rPr>
        <w:t xml:space="preserve">The need to belong: Desire for interpersonal attachments as a fundamental human motivation. </w:t>
      </w:r>
      <w:r w:rsidRPr="001E6333">
        <w:rPr>
          <w:rFonts w:cs="Times New Roman"/>
          <w:i/>
          <w:iCs/>
        </w:rPr>
        <w:t>Psychological Bulletin</w:t>
      </w:r>
      <w:r w:rsidRPr="001E6333">
        <w:rPr>
          <w:rFonts w:cs="Times New Roman"/>
        </w:rPr>
        <w:t xml:space="preserve">, </w:t>
      </w:r>
      <w:r w:rsidRPr="001E6333">
        <w:rPr>
          <w:rFonts w:cs="Times New Roman"/>
          <w:i/>
          <w:iCs/>
        </w:rPr>
        <w:t>117</w:t>
      </w:r>
      <w:r w:rsidRPr="001E6333">
        <w:rPr>
          <w:rFonts w:cs="Times New Roman"/>
        </w:rPr>
        <w:t>(3), 497–529. https://doi.org/10.1037/0033-2909.117.3.497</w:t>
      </w:r>
    </w:p>
    <w:p w14:paraId="577ED708" w14:textId="77777777" w:rsidR="001E6333" w:rsidRPr="001E6333" w:rsidRDefault="001E6333" w:rsidP="001E6333">
      <w:pPr>
        <w:pStyle w:val="Literaturverzeichnis"/>
        <w:rPr>
          <w:rFonts w:cs="Times New Roman"/>
        </w:rPr>
      </w:pPr>
      <w:r w:rsidRPr="001E6333">
        <w:rPr>
          <w:rFonts w:cs="Times New Roman"/>
        </w:rPr>
        <w:t xml:space="preserve">Bernstein, M. J., Young, S. G., Brown, C. M., Sacco, D. F., &amp; Claypool, H. M. (2008). Adaptive Responses to Social Exclusion: Social Rejection Improves Detection of Real and Fake Smiles. </w:t>
      </w:r>
      <w:r w:rsidRPr="001E6333">
        <w:rPr>
          <w:rFonts w:cs="Times New Roman"/>
          <w:i/>
          <w:iCs/>
        </w:rPr>
        <w:t>Psychological Science</w:t>
      </w:r>
      <w:r w:rsidRPr="001E6333">
        <w:rPr>
          <w:rFonts w:cs="Times New Roman"/>
        </w:rPr>
        <w:t xml:space="preserve">, </w:t>
      </w:r>
      <w:r w:rsidRPr="001E6333">
        <w:rPr>
          <w:rFonts w:cs="Times New Roman"/>
          <w:i/>
          <w:iCs/>
        </w:rPr>
        <w:t>19</w:t>
      </w:r>
      <w:r w:rsidRPr="001E6333">
        <w:rPr>
          <w:rFonts w:cs="Times New Roman"/>
        </w:rPr>
        <w:t>(10), 981–983. https://doi.org/10.1111/j.1467-9280.2008.02187.x</w:t>
      </w:r>
    </w:p>
    <w:p w14:paraId="380C4126" w14:textId="77777777" w:rsidR="001E6333" w:rsidRPr="001E6333" w:rsidRDefault="001E6333" w:rsidP="001E6333">
      <w:pPr>
        <w:pStyle w:val="Literaturverzeichnis"/>
        <w:rPr>
          <w:rFonts w:cs="Times New Roman"/>
        </w:rPr>
      </w:pPr>
      <w:r w:rsidRPr="001E6333">
        <w:rPr>
          <w:rFonts w:cs="Times New Roman"/>
        </w:rPr>
        <w:t xml:space="preserve">Berscheid, E., Dion, K., Walster, E., &amp; Walster, G. W. (1971). Physical attractiveness and dating choice: A test of the matching hypothesis. </w:t>
      </w:r>
      <w:r w:rsidRPr="001E6333">
        <w:rPr>
          <w:rFonts w:cs="Times New Roman"/>
          <w:i/>
          <w:iCs/>
        </w:rPr>
        <w:t>Journal of Experimental Social Psychology</w:t>
      </w:r>
      <w:r w:rsidRPr="001E6333">
        <w:rPr>
          <w:rFonts w:cs="Times New Roman"/>
        </w:rPr>
        <w:t xml:space="preserve">, </w:t>
      </w:r>
      <w:r w:rsidRPr="001E6333">
        <w:rPr>
          <w:rFonts w:cs="Times New Roman"/>
          <w:i/>
          <w:iCs/>
        </w:rPr>
        <w:t>7</w:t>
      </w:r>
      <w:r w:rsidRPr="001E6333">
        <w:rPr>
          <w:rFonts w:cs="Times New Roman"/>
        </w:rPr>
        <w:t>(2), 173–189. https://doi.org/10.1016/0022-1031(71)90065-5</w:t>
      </w:r>
    </w:p>
    <w:p w14:paraId="492C1038" w14:textId="77777777" w:rsidR="001E6333" w:rsidRPr="001E6333" w:rsidRDefault="001E6333" w:rsidP="001E6333">
      <w:pPr>
        <w:pStyle w:val="Literaturverzeichnis"/>
        <w:rPr>
          <w:rFonts w:cs="Times New Roman"/>
        </w:rPr>
      </w:pPr>
      <w:r w:rsidRPr="001E6333">
        <w:rPr>
          <w:rFonts w:cs="Times New Roman"/>
        </w:rPr>
        <w:lastRenderedPageBreak/>
        <w:t xml:space="preserve">Bressan, P., &amp; Zucchi, G. (2009). Human kin recognition is self- rather than family-referential. </w:t>
      </w:r>
      <w:r w:rsidRPr="001E6333">
        <w:rPr>
          <w:rFonts w:cs="Times New Roman"/>
          <w:i/>
          <w:iCs/>
        </w:rPr>
        <w:t>Biology Letters</w:t>
      </w:r>
      <w:r w:rsidRPr="001E6333">
        <w:rPr>
          <w:rFonts w:cs="Times New Roman"/>
        </w:rPr>
        <w:t xml:space="preserve">, </w:t>
      </w:r>
      <w:r w:rsidRPr="001E6333">
        <w:rPr>
          <w:rFonts w:cs="Times New Roman"/>
          <w:i/>
          <w:iCs/>
        </w:rPr>
        <w:t>5</w:t>
      </w:r>
      <w:r w:rsidRPr="001E6333">
        <w:rPr>
          <w:rFonts w:cs="Times New Roman"/>
        </w:rPr>
        <w:t>(3), 336–338. https://doi.org/10.1098/rsbl.2008.0789</w:t>
      </w:r>
    </w:p>
    <w:p w14:paraId="3A76FDC6" w14:textId="77777777" w:rsidR="001E6333" w:rsidRPr="001E6333" w:rsidRDefault="001E6333" w:rsidP="001E6333">
      <w:pPr>
        <w:pStyle w:val="Literaturverzeichnis"/>
        <w:rPr>
          <w:rFonts w:cs="Times New Roman"/>
        </w:rPr>
      </w:pPr>
      <w:r w:rsidRPr="001E6333">
        <w:rPr>
          <w:rFonts w:cs="Times New Roman"/>
        </w:rPr>
        <w:t xml:space="preserve">Brown, M., &amp; Sacco, D. F. (2017). Greater need to belong predicts a stronger preference for extraverted faces. </w:t>
      </w:r>
      <w:r w:rsidRPr="001E6333">
        <w:rPr>
          <w:rFonts w:cs="Times New Roman"/>
          <w:i/>
          <w:iCs/>
        </w:rPr>
        <w:t>Personality and Individual Differences</w:t>
      </w:r>
      <w:r w:rsidRPr="001E6333">
        <w:rPr>
          <w:rFonts w:cs="Times New Roman"/>
        </w:rPr>
        <w:t xml:space="preserve">, </w:t>
      </w:r>
      <w:r w:rsidRPr="001E6333">
        <w:rPr>
          <w:rFonts w:cs="Times New Roman"/>
          <w:i/>
          <w:iCs/>
        </w:rPr>
        <w:t>104</w:t>
      </w:r>
      <w:r w:rsidRPr="001E6333">
        <w:rPr>
          <w:rFonts w:cs="Times New Roman"/>
        </w:rPr>
        <w:t>, 220–223. https://doi.org/10.1016/j.paid.2016.08.012</w:t>
      </w:r>
    </w:p>
    <w:p w14:paraId="01F26F13" w14:textId="77777777" w:rsidR="001E6333" w:rsidRPr="001E6333" w:rsidRDefault="001E6333" w:rsidP="001E6333">
      <w:pPr>
        <w:pStyle w:val="Literaturverzeichnis"/>
        <w:rPr>
          <w:rFonts w:cs="Times New Roman"/>
        </w:rPr>
      </w:pPr>
      <w:r w:rsidRPr="001E6333">
        <w:rPr>
          <w:rFonts w:cs="Times New Roman"/>
        </w:rPr>
        <w:t xml:space="preserve">DeBruine, L. M. (2002). Facial resemblance enhances trust. </w:t>
      </w:r>
      <w:r w:rsidRPr="001E6333">
        <w:rPr>
          <w:rFonts w:cs="Times New Roman"/>
          <w:i/>
          <w:iCs/>
        </w:rPr>
        <w:t>Proceedings of the Royal Society of London. Series B: Biological Sciences</w:t>
      </w:r>
      <w:r w:rsidRPr="001E6333">
        <w:rPr>
          <w:rFonts w:cs="Times New Roman"/>
        </w:rPr>
        <w:t xml:space="preserve">, </w:t>
      </w:r>
      <w:r w:rsidRPr="001E6333">
        <w:rPr>
          <w:rFonts w:cs="Times New Roman"/>
          <w:i/>
          <w:iCs/>
        </w:rPr>
        <w:t>269</w:t>
      </w:r>
      <w:r w:rsidRPr="001E6333">
        <w:rPr>
          <w:rFonts w:cs="Times New Roman"/>
        </w:rPr>
        <w:t>(1498), 1307–1312. https://doi.org/10.1098/rspb.2002.2034</w:t>
      </w:r>
    </w:p>
    <w:p w14:paraId="4C9BCCB8" w14:textId="77777777" w:rsidR="001E6333" w:rsidRPr="001E6333" w:rsidRDefault="001E6333" w:rsidP="001E6333">
      <w:pPr>
        <w:pStyle w:val="Literaturverzeichnis"/>
        <w:rPr>
          <w:rFonts w:cs="Times New Roman"/>
        </w:rPr>
      </w:pPr>
      <w:r w:rsidRPr="001E6333">
        <w:rPr>
          <w:rFonts w:cs="Times New Roman"/>
        </w:rPr>
        <w:t xml:space="preserve">DeBruine, L. M., Jones, B. C., Little, A. C., &amp; Perrett, D. I. (2008). Social Perception of Facial Resemblance in Humans. </w:t>
      </w:r>
      <w:r w:rsidRPr="001E6333">
        <w:rPr>
          <w:rFonts w:cs="Times New Roman"/>
          <w:i/>
          <w:iCs/>
        </w:rPr>
        <w:t>Archives of Sexual Behavior</w:t>
      </w:r>
      <w:r w:rsidRPr="001E6333">
        <w:rPr>
          <w:rFonts w:cs="Times New Roman"/>
        </w:rPr>
        <w:t xml:space="preserve">, </w:t>
      </w:r>
      <w:r w:rsidRPr="001E6333">
        <w:rPr>
          <w:rFonts w:cs="Times New Roman"/>
          <w:i/>
          <w:iCs/>
        </w:rPr>
        <w:t>37</w:t>
      </w:r>
      <w:r w:rsidRPr="001E6333">
        <w:rPr>
          <w:rFonts w:cs="Times New Roman"/>
        </w:rPr>
        <w:t>(1), 64–77. https://doi.org/10.1007/s10508-007-9266-0</w:t>
      </w:r>
    </w:p>
    <w:p w14:paraId="10099E1E" w14:textId="77777777" w:rsidR="001E6333" w:rsidRPr="001E6333" w:rsidRDefault="001E6333" w:rsidP="001E6333">
      <w:pPr>
        <w:pStyle w:val="Literaturverzeichnis"/>
        <w:rPr>
          <w:rFonts w:cs="Times New Roman"/>
        </w:rPr>
      </w:pPr>
      <w:r w:rsidRPr="001E6333">
        <w:rPr>
          <w:rFonts w:cs="Times New Roman"/>
        </w:rPr>
        <w:t xml:space="preserve">DeWall, C. N., Maner, J. K., &amp; Rouby, D. A. (2009). Social exclusion and early-stage interpersonal perception: Selective attention to signs of acceptance. </w:t>
      </w:r>
      <w:r w:rsidRPr="001E6333">
        <w:rPr>
          <w:rFonts w:cs="Times New Roman"/>
          <w:i/>
          <w:iCs/>
        </w:rPr>
        <w:t>Journal of Personality and Social Psychology</w:t>
      </w:r>
      <w:r w:rsidRPr="001E6333">
        <w:rPr>
          <w:rFonts w:cs="Times New Roman"/>
        </w:rPr>
        <w:t xml:space="preserve">, </w:t>
      </w:r>
      <w:r w:rsidRPr="001E6333">
        <w:rPr>
          <w:rFonts w:cs="Times New Roman"/>
          <w:i/>
          <w:iCs/>
        </w:rPr>
        <w:t>96</w:t>
      </w:r>
      <w:r w:rsidRPr="001E6333">
        <w:rPr>
          <w:rFonts w:cs="Times New Roman"/>
        </w:rPr>
        <w:t>(4), 729–741. https://doi.org/10.1037/a0014634</w:t>
      </w:r>
    </w:p>
    <w:p w14:paraId="5C03A543" w14:textId="77777777" w:rsidR="001E6333" w:rsidRPr="001E6333" w:rsidRDefault="001E6333" w:rsidP="001E6333">
      <w:pPr>
        <w:pStyle w:val="Literaturverzeichnis"/>
        <w:rPr>
          <w:rFonts w:cs="Times New Roman"/>
        </w:rPr>
      </w:pPr>
      <w:r w:rsidRPr="001E6333">
        <w:rPr>
          <w:rFonts w:cs="Times New Roman"/>
        </w:rPr>
        <w:t xml:space="preserve">Faul, F., Erdfelder, E., Lang, A.-G., &amp; Buchner, A. (2007). G*Power 3: A flexible statistical power analysis program for the social, behavioral, and biomedical sciences. </w:t>
      </w:r>
      <w:r w:rsidRPr="001E6333">
        <w:rPr>
          <w:rFonts w:cs="Times New Roman"/>
          <w:i/>
          <w:iCs/>
        </w:rPr>
        <w:t>Behavior Research Methods</w:t>
      </w:r>
      <w:r w:rsidRPr="001E6333">
        <w:rPr>
          <w:rFonts w:cs="Times New Roman"/>
        </w:rPr>
        <w:t xml:space="preserve">, </w:t>
      </w:r>
      <w:r w:rsidRPr="001E6333">
        <w:rPr>
          <w:rFonts w:cs="Times New Roman"/>
          <w:i/>
          <w:iCs/>
        </w:rPr>
        <w:t>39</w:t>
      </w:r>
      <w:r w:rsidRPr="001E6333">
        <w:rPr>
          <w:rFonts w:cs="Times New Roman"/>
        </w:rPr>
        <w:t>(2), 175–191. https://doi.org/10.3758/BF03193146</w:t>
      </w:r>
    </w:p>
    <w:p w14:paraId="12E7D64E" w14:textId="77777777" w:rsidR="001E6333" w:rsidRPr="001E6333" w:rsidRDefault="001E6333" w:rsidP="001E6333">
      <w:pPr>
        <w:pStyle w:val="Literaturverzeichnis"/>
        <w:rPr>
          <w:rFonts w:cs="Times New Roman"/>
        </w:rPr>
      </w:pPr>
      <w:r w:rsidRPr="001E6333">
        <w:rPr>
          <w:rFonts w:cs="Times New Roman"/>
        </w:rPr>
        <w:t xml:space="preserve">Gardner, W. L., Pickett, C. L., &amp; Brewer, M. B. (2000). Social Exclusion and Selective Memory: How the Need to belong Influences Memory for Social Events. </w:t>
      </w:r>
      <w:r w:rsidRPr="001E6333">
        <w:rPr>
          <w:rFonts w:cs="Times New Roman"/>
          <w:i/>
          <w:iCs/>
        </w:rPr>
        <w:t>Personality and Social Psychology Bulletin</w:t>
      </w:r>
      <w:r w:rsidRPr="001E6333">
        <w:rPr>
          <w:rFonts w:cs="Times New Roman"/>
        </w:rPr>
        <w:t xml:space="preserve">, </w:t>
      </w:r>
      <w:r w:rsidRPr="001E6333">
        <w:rPr>
          <w:rFonts w:cs="Times New Roman"/>
          <w:i/>
          <w:iCs/>
        </w:rPr>
        <w:t>26</w:t>
      </w:r>
      <w:r w:rsidRPr="001E6333">
        <w:rPr>
          <w:rFonts w:cs="Times New Roman"/>
        </w:rPr>
        <w:t>(4), 486–496. https://doi.org/10.1177/0146167200266007</w:t>
      </w:r>
    </w:p>
    <w:p w14:paraId="63153571" w14:textId="77777777" w:rsidR="001E6333" w:rsidRPr="001E6333" w:rsidRDefault="001E6333" w:rsidP="001E6333">
      <w:pPr>
        <w:pStyle w:val="Literaturverzeichnis"/>
        <w:rPr>
          <w:rFonts w:cs="Times New Roman"/>
        </w:rPr>
      </w:pPr>
      <w:r w:rsidRPr="001E6333">
        <w:rPr>
          <w:rFonts w:cs="Times New Roman"/>
        </w:rPr>
        <w:lastRenderedPageBreak/>
        <w:t xml:space="preserve">Gardner, W. L., Pickett, C. L., Jefferis, V., &amp; Knowles, M. (2005). On the Outside Looking In: Loneliness and Social Monitoring. </w:t>
      </w:r>
      <w:r w:rsidRPr="001E6333">
        <w:rPr>
          <w:rFonts w:cs="Times New Roman"/>
          <w:i/>
          <w:iCs/>
        </w:rPr>
        <w:t>Personality and Social Psychology Bulletin</w:t>
      </w:r>
      <w:r w:rsidRPr="001E6333">
        <w:rPr>
          <w:rFonts w:cs="Times New Roman"/>
        </w:rPr>
        <w:t xml:space="preserve">, </w:t>
      </w:r>
      <w:r w:rsidRPr="001E6333">
        <w:rPr>
          <w:rFonts w:cs="Times New Roman"/>
          <w:i/>
          <w:iCs/>
        </w:rPr>
        <w:t>31</w:t>
      </w:r>
      <w:r w:rsidRPr="001E6333">
        <w:rPr>
          <w:rFonts w:cs="Times New Roman"/>
        </w:rPr>
        <w:t>(11), 1549–1560. https://doi.org/10.1177/0146167205277208</w:t>
      </w:r>
    </w:p>
    <w:p w14:paraId="3FB0185A" w14:textId="77777777" w:rsidR="001E6333" w:rsidRPr="001E6333" w:rsidRDefault="001E6333" w:rsidP="001E6333">
      <w:pPr>
        <w:pStyle w:val="Literaturverzeichnis"/>
        <w:rPr>
          <w:rFonts w:cs="Times New Roman"/>
          <w:lang w:val="de-CH"/>
        </w:rPr>
      </w:pPr>
      <w:r w:rsidRPr="001E6333">
        <w:rPr>
          <w:rFonts w:cs="Times New Roman"/>
          <w:lang w:val="de-CH"/>
        </w:rPr>
        <w:t xml:space="preserve">Giang, T., Bell, R., &amp; Buchner, A. (2012). Does Facial Resemblance Enhance Cooperation? </w:t>
      </w:r>
      <w:r w:rsidRPr="001E6333">
        <w:rPr>
          <w:rFonts w:cs="Times New Roman"/>
          <w:i/>
          <w:iCs/>
          <w:lang w:val="de-CH"/>
        </w:rPr>
        <w:t>PLOS ONE</w:t>
      </w:r>
      <w:r w:rsidRPr="001E6333">
        <w:rPr>
          <w:rFonts w:cs="Times New Roman"/>
          <w:lang w:val="de-CH"/>
        </w:rPr>
        <w:t xml:space="preserve">, </w:t>
      </w:r>
      <w:r w:rsidRPr="001E6333">
        <w:rPr>
          <w:rFonts w:cs="Times New Roman"/>
          <w:i/>
          <w:iCs/>
          <w:lang w:val="de-CH"/>
        </w:rPr>
        <w:t>7</w:t>
      </w:r>
      <w:r w:rsidRPr="001E6333">
        <w:rPr>
          <w:rFonts w:cs="Times New Roman"/>
          <w:lang w:val="de-CH"/>
        </w:rPr>
        <w:t>(10), e47809. https://doi.org/10.1371/journal.pone.0047809</w:t>
      </w:r>
    </w:p>
    <w:p w14:paraId="61A3088A" w14:textId="77777777" w:rsidR="001E6333" w:rsidRPr="001E6333" w:rsidRDefault="001E6333" w:rsidP="001E6333">
      <w:pPr>
        <w:pStyle w:val="Literaturverzeichnis"/>
        <w:rPr>
          <w:rFonts w:cs="Times New Roman"/>
        </w:rPr>
      </w:pPr>
      <w:r w:rsidRPr="001E6333">
        <w:rPr>
          <w:rFonts w:cs="Times New Roman"/>
          <w:lang w:val="de-CH"/>
        </w:rPr>
        <w:t xml:space="preserve">Golubickis, M., Sahraie, A., Hunt, A. R., Visokomogilski, A., Topalidis, P., &amp; Neil Macrae, C. (2018). </w:t>
      </w:r>
      <w:r w:rsidRPr="001E6333">
        <w:rPr>
          <w:rFonts w:cs="Times New Roman"/>
        </w:rPr>
        <w:t xml:space="preserve">The visual influence of ostracism: Ostracism and visual awareness. </w:t>
      </w:r>
      <w:r w:rsidRPr="001E6333">
        <w:rPr>
          <w:rFonts w:cs="Times New Roman"/>
          <w:i/>
          <w:iCs/>
        </w:rPr>
        <w:t>European Journal of Social Psychology</w:t>
      </w:r>
      <w:r w:rsidRPr="001E6333">
        <w:rPr>
          <w:rFonts w:cs="Times New Roman"/>
        </w:rPr>
        <w:t xml:space="preserve">, </w:t>
      </w:r>
      <w:r w:rsidRPr="001E6333">
        <w:rPr>
          <w:rFonts w:cs="Times New Roman"/>
          <w:i/>
          <w:iCs/>
        </w:rPr>
        <w:t>48</w:t>
      </w:r>
      <w:r w:rsidRPr="001E6333">
        <w:rPr>
          <w:rFonts w:cs="Times New Roman"/>
        </w:rPr>
        <w:t>(2), O182–O188. https://doi.org/10.1002/ejsp.2305</w:t>
      </w:r>
    </w:p>
    <w:p w14:paraId="468B79CA" w14:textId="77777777" w:rsidR="001E6333" w:rsidRPr="001E6333" w:rsidRDefault="001E6333" w:rsidP="001E6333">
      <w:pPr>
        <w:pStyle w:val="Literaturverzeichnis"/>
        <w:rPr>
          <w:rFonts w:cs="Times New Roman"/>
        </w:rPr>
      </w:pPr>
      <w:r w:rsidRPr="001E6333">
        <w:rPr>
          <w:rFonts w:cs="Times New Roman"/>
          <w:lang w:val="de-CH"/>
        </w:rPr>
        <w:t xml:space="preserve">Gruter, M., &amp; Masters, R. D. (1986). </w:t>
      </w:r>
      <w:r w:rsidRPr="001E6333">
        <w:rPr>
          <w:rFonts w:cs="Times New Roman"/>
        </w:rPr>
        <w:t xml:space="preserve">Ostracism as a social and biological phenomenon: An introduction. </w:t>
      </w:r>
      <w:r w:rsidRPr="001E6333">
        <w:rPr>
          <w:rFonts w:cs="Times New Roman"/>
          <w:i/>
          <w:iCs/>
        </w:rPr>
        <w:t>Ethology and Sociobiology</w:t>
      </w:r>
      <w:r w:rsidRPr="001E6333">
        <w:rPr>
          <w:rFonts w:cs="Times New Roman"/>
        </w:rPr>
        <w:t xml:space="preserve">, </w:t>
      </w:r>
      <w:r w:rsidRPr="001E6333">
        <w:rPr>
          <w:rFonts w:cs="Times New Roman"/>
          <w:i/>
          <w:iCs/>
        </w:rPr>
        <w:t>7</w:t>
      </w:r>
      <w:r w:rsidRPr="001E6333">
        <w:rPr>
          <w:rFonts w:cs="Times New Roman"/>
        </w:rPr>
        <w:t>(3), 149–158. https://doi.org/10.1016/0162-3095(86)90043-9</w:t>
      </w:r>
    </w:p>
    <w:p w14:paraId="6FCC042F" w14:textId="77777777" w:rsidR="001E6333" w:rsidRPr="001E6333" w:rsidRDefault="001E6333" w:rsidP="001E6333">
      <w:pPr>
        <w:pStyle w:val="Literaturverzeichnis"/>
        <w:rPr>
          <w:rFonts w:cs="Times New Roman"/>
        </w:rPr>
      </w:pPr>
      <w:r w:rsidRPr="001E6333">
        <w:rPr>
          <w:rFonts w:cs="Times New Roman"/>
        </w:rPr>
        <w:t xml:space="preserve">Hawkley, L. C., &amp; Cacioppo, J. T. (2003). Loneliness and pathways to disease. </w:t>
      </w:r>
      <w:r w:rsidRPr="001E6333">
        <w:rPr>
          <w:rFonts w:cs="Times New Roman"/>
          <w:i/>
          <w:iCs/>
        </w:rPr>
        <w:t>Brain, Behavior, and Immunity</w:t>
      </w:r>
      <w:r w:rsidRPr="001E6333">
        <w:rPr>
          <w:rFonts w:cs="Times New Roman"/>
        </w:rPr>
        <w:t xml:space="preserve">, </w:t>
      </w:r>
      <w:r w:rsidRPr="001E6333">
        <w:rPr>
          <w:rFonts w:cs="Times New Roman"/>
          <w:i/>
          <w:iCs/>
        </w:rPr>
        <w:t>17</w:t>
      </w:r>
      <w:r w:rsidRPr="001E6333">
        <w:rPr>
          <w:rFonts w:cs="Times New Roman"/>
        </w:rPr>
        <w:t>(1, Supplement), 98–105. https://doi.org/10.1016/S0889-1591(02)00073-9</w:t>
      </w:r>
    </w:p>
    <w:p w14:paraId="00C97C0F" w14:textId="77777777" w:rsidR="001E6333" w:rsidRPr="001E6333" w:rsidRDefault="001E6333" w:rsidP="001E6333">
      <w:pPr>
        <w:pStyle w:val="Literaturverzeichnis"/>
        <w:rPr>
          <w:rFonts w:cs="Times New Roman"/>
        </w:rPr>
      </w:pPr>
      <w:r w:rsidRPr="001E6333">
        <w:rPr>
          <w:rFonts w:cs="Times New Roman"/>
        </w:rPr>
        <w:t xml:space="preserve">Hirshleifer, D., &amp; Rasmusen, E. (1989). Cooperation in a repeated prisoners’ dilemma with ostracism. </w:t>
      </w:r>
      <w:r w:rsidRPr="001E6333">
        <w:rPr>
          <w:rFonts w:cs="Times New Roman"/>
          <w:i/>
          <w:iCs/>
        </w:rPr>
        <w:t>Journal of Economic Behavior &amp; Organization</w:t>
      </w:r>
      <w:r w:rsidRPr="001E6333">
        <w:rPr>
          <w:rFonts w:cs="Times New Roman"/>
        </w:rPr>
        <w:t xml:space="preserve">, </w:t>
      </w:r>
      <w:r w:rsidRPr="001E6333">
        <w:rPr>
          <w:rFonts w:cs="Times New Roman"/>
          <w:i/>
          <w:iCs/>
        </w:rPr>
        <w:t>12</w:t>
      </w:r>
      <w:r w:rsidRPr="001E6333">
        <w:rPr>
          <w:rFonts w:cs="Times New Roman"/>
        </w:rPr>
        <w:t>(1), 87–106. https://doi.org/10.1016/0167-2681(89)90078-4</w:t>
      </w:r>
    </w:p>
    <w:p w14:paraId="4CA8FE06" w14:textId="77777777" w:rsidR="001E6333" w:rsidRPr="001E6333" w:rsidRDefault="001E6333" w:rsidP="001E6333">
      <w:pPr>
        <w:pStyle w:val="Literaturverzeichnis"/>
        <w:rPr>
          <w:rFonts w:cs="Times New Roman"/>
        </w:rPr>
      </w:pPr>
      <w:r w:rsidRPr="001E6333">
        <w:rPr>
          <w:rFonts w:cs="Times New Roman"/>
        </w:rPr>
        <w:t xml:space="preserve">Holt-Lunstad, J., Smith, T. B., &amp; Layton, J. B. (2010). Social Relationships and Mortality Risk: A Meta-analytic Review. </w:t>
      </w:r>
      <w:r w:rsidRPr="001E6333">
        <w:rPr>
          <w:rFonts w:cs="Times New Roman"/>
          <w:i/>
          <w:iCs/>
        </w:rPr>
        <w:t>PLOS Medicine</w:t>
      </w:r>
      <w:r w:rsidRPr="001E6333">
        <w:rPr>
          <w:rFonts w:cs="Times New Roman"/>
        </w:rPr>
        <w:t xml:space="preserve">, </w:t>
      </w:r>
      <w:r w:rsidRPr="001E6333">
        <w:rPr>
          <w:rFonts w:cs="Times New Roman"/>
          <w:i/>
          <w:iCs/>
        </w:rPr>
        <w:t>7</w:t>
      </w:r>
      <w:r w:rsidRPr="001E6333">
        <w:rPr>
          <w:rFonts w:cs="Times New Roman"/>
        </w:rPr>
        <w:t>(7), e1000316. https://doi.org/10.1371/journal.pmed.1000316</w:t>
      </w:r>
    </w:p>
    <w:p w14:paraId="0A261D54" w14:textId="77777777" w:rsidR="001E6333" w:rsidRPr="001E6333" w:rsidRDefault="001E6333" w:rsidP="001E6333">
      <w:pPr>
        <w:pStyle w:val="Literaturverzeichnis"/>
        <w:rPr>
          <w:rFonts w:cs="Times New Roman"/>
        </w:rPr>
      </w:pPr>
      <w:r w:rsidRPr="001E6333">
        <w:rPr>
          <w:rFonts w:cs="Times New Roman"/>
        </w:rPr>
        <w:t xml:space="preserve">Holwerda, T. J., Deeg, D. J. H., Beekman, A. T. F., van Tilburg, T. G., Stek, M. L., Jonker, C., &amp; Schoevers, R. A. (2014). Feelings of loneliness, but not social isolation, predict dementia </w:t>
      </w:r>
      <w:r w:rsidRPr="001E6333">
        <w:rPr>
          <w:rFonts w:cs="Times New Roman"/>
        </w:rPr>
        <w:lastRenderedPageBreak/>
        <w:t xml:space="preserve">onset: Results from the Amsterdam Study of the Elderly (AMSTEL). </w:t>
      </w:r>
      <w:r w:rsidRPr="001E6333">
        <w:rPr>
          <w:rFonts w:cs="Times New Roman"/>
          <w:i/>
          <w:iCs/>
        </w:rPr>
        <w:t>Journal of Neurology, Neurosurgery &amp; Psychiatry</w:t>
      </w:r>
      <w:r w:rsidRPr="001E6333">
        <w:rPr>
          <w:rFonts w:cs="Times New Roman"/>
        </w:rPr>
        <w:t xml:space="preserve">, </w:t>
      </w:r>
      <w:r w:rsidRPr="001E6333">
        <w:rPr>
          <w:rFonts w:cs="Times New Roman"/>
          <w:i/>
          <w:iCs/>
        </w:rPr>
        <w:t>85</w:t>
      </w:r>
      <w:r w:rsidRPr="001E6333">
        <w:rPr>
          <w:rFonts w:cs="Times New Roman"/>
        </w:rPr>
        <w:t>(2), 135–142. https://doi.org/10.1136/jnnp-2012-302755</w:t>
      </w:r>
    </w:p>
    <w:p w14:paraId="733FC2BB" w14:textId="77777777" w:rsidR="001E6333" w:rsidRPr="001E6333" w:rsidRDefault="001E6333" w:rsidP="001E6333">
      <w:pPr>
        <w:pStyle w:val="Literaturverzeichnis"/>
        <w:rPr>
          <w:rFonts w:cs="Times New Roman"/>
        </w:rPr>
      </w:pPr>
      <w:r w:rsidRPr="001E6333">
        <w:rPr>
          <w:rFonts w:cs="Times New Roman"/>
        </w:rPr>
        <w:t xml:space="preserve">Jones, J. T., Pelham, B. W., Carvallo, M., &amp; Mirenberg, M. C. (2004). How Do I Love Thee? Let Me Count the Js: Implicit Egotism and Interpersonal Attraction. </w:t>
      </w:r>
      <w:r w:rsidRPr="001E6333">
        <w:rPr>
          <w:rFonts w:cs="Times New Roman"/>
          <w:i/>
          <w:iCs/>
        </w:rPr>
        <w:t>Journal of Personality and Social Psychology</w:t>
      </w:r>
      <w:r w:rsidRPr="001E6333">
        <w:rPr>
          <w:rFonts w:cs="Times New Roman"/>
        </w:rPr>
        <w:t xml:space="preserve">, </w:t>
      </w:r>
      <w:r w:rsidRPr="001E6333">
        <w:rPr>
          <w:rFonts w:cs="Times New Roman"/>
          <w:i/>
          <w:iCs/>
        </w:rPr>
        <w:t>87</w:t>
      </w:r>
      <w:r w:rsidRPr="001E6333">
        <w:rPr>
          <w:rFonts w:cs="Times New Roman"/>
        </w:rPr>
        <w:t>(5), 665–683. https://doi.org/10.1037/0022-3514.87.5.665</w:t>
      </w:r>
    </w:p>
    <w:p w14:paraId="701E6802" w14:textId="77777777" w:rsidR="001E6333" w:rsidRPr="001E6333" w:rsidRDefault="001E6333" w:rsidP="001E6333">
      <w:pPr>
        <w:pStyle w:val="Literaturverzeichnis"/>
        <w:rPr>
          <w:rFonts w:cs="Times New Roman"/>
        </w:rPr>
      </w:pPr>
      <w:r w:rsidRPr="001E6333">
        <w:rPr>
          <w:rFonts w:cs="Times New Roman"/>
        </w:rPr>
        <w:t xml:space="preserve">Kachur, A., Osin, E., Davydov, D., Shutilov, K., &amp; Novokshonov, A. (2020). Assessing the Big Five personality traits using real-life static facial images. </w:t>
      </w:r>
      <w:r w:rsidRPr="001E6333">
        <w:rPr>
          <w:rFonts w:cs="Times New Roman"/>
          <w:i/>
          <w:iCs/>
        </w:rPr>
        <w:t>Scientific Reports</w:t>
      </w:r>
      <w:r w:rsidRPr="001E6333">
        <w:rPr>
          <w:rFonts w:cs="Times New Roman"/>
        </w:rPr>
        <w:t xml:space="preserve">, </w:t>
      </w:r>
      <w:r w:rsidRPr="001E6333">
        <w:rPr>
          <w:rFonts w:cs="Times New Roman"/>
          <w:i/>
          <w:iCs/>
        </w:rPr>
        <w:t>10</w:t>
      </w:r>
      <w:r w:rsidRPr="001E6333">
        <w:rPr>
          <w:rFonts w:cs="Times New Roman"/>
        </w:rPr>
        <w:t>(1), 8487. https://doi.org/10.1038/s41598-020-65358-6</w:t>
      </w:r>
    </w:p>
    <w:p w14:paraId="5988FA1A" w14:textId="77777777" w:rsidR="001E6333" w:rsidRPr="001E6333" w:rsidRDefault="001E6333" w:rsidP="001E6333">
      <w:pPr>
        <w:pStyle w:val="Literaturverzeichnis"/>
        <w:rPr>
          <w:rFonts w:cs="Times New Roman"/>
        </w:rPr>
      </w:pPr>
      <w:r w:rsidRPr="001E6333">
        <w:rPr>
          <w:rFonts w:cs="Times New Roman"/>
        </w:rPr>
        <w:t xml:space="preserve">Kawamoto, T., Nittono, H., &amp; Ura, M. (2014). Social exclusion induces early-stage perceptual and behavioral changes in response to social cues. </w:t>
      </w:r>
      <w:r w:rsidRPr="001E6333">
        <w:rPr>
          <w:rFonts w:cs="Times New Roman"/>
          <w:i/>
          <w:iCs/>
        </w:rPr>
        <w:t>Social Neuroscience</w:t>
      </w:r>
      <w:r w:rsidRPr="001E6333">
        <w:rPr>
          <w:rFonts w:cs="Times New Roman"/>
        </w:rPr>
        <w:t xml:space="preserve">, </w:t>
      </w:r>
      <w:r w:rsidRPr="001E6333">
        <w:rPr>
          <w:rFonts w:cs="Times New Roman"/>
          <w:i/>
          <w:iCs/>
        </w:rPr>
        <w:t>9</w:t>
      </w:r>
      <w:r w:rsidRPr="001E6333">
        <w:rPr>
          <w:rFonts w:cs="Times New Roman"/>
        </w:rPr>
        <w:t>(2), 174–185. https://doi.org/10.1080/17470919.2014.883325</w:t>
      </w:r>
    </w:p>
    <w:p w14:paraId="76EFAE81" w14:textId="77777777" w:rsidR="001E6333" w:rsidRPr="001E6333" w:rsidRDefault="001E6333" w:rsidP="001E6333">
      <w:pPr>
        <w:pStyle w:val="Literaturverzeichnis"/>
        <w:rPr>
          <w:rFonts w:cs="Times New Roman"/>
        </w:rPr>
      </w:pPr>
      <w:r w:rsidRPr="001E6333">
        <w:rPr>
          <w:rFonts w:cs="Times New Roman"/>
        </w:rPr>
        <w:t xml:space="preserve">Lancaster, J. B. (1986). Primate social behavior and ostracism. </w:t>
      </w:r>
      <w:r w:rsidRPr="001E6333">
        <w:rPr>
          <w:rFonts w:cs="Times New Roman"/>
          <w:i/>
          <w:iCs/>
        </w:rPr>
        <w:t>Ethology and Sociobiology</w:t>
      </w:r>
      <w:r w:rsidRPr="001E6333">
        <w:rPr>
          <w:rFonts w:cs="Times New Roman"/>
        </w:rPr>
        <w:t xml:space="preserve">, </w:t>
      </w:r>
      <w:r w:rsidRPr="001E6333">
        <w:rPr>
          <w:rFonts w:cs="Times New Roman"/>
          <w:i/>
          <w:iCs/>
        </w:rPr>
        <w:t>7</w:t>
      </w:r>
      <w:r w:rsidRPr="001E6333">
        <w:rPr>
          <w:rFonts w:cs="Times New Roman"/>
        </w:rPr>
        <w:t>(3–4), 215–225. https://doi.org/10.1016/0162-3095(86)90049-X</w:t>
      </w:r>
    </w:p>
    <w:p w14:paraId="64067CC1" w14:textId="77777777" w:rsidR="001E6333" w:rsidRPr="001E6333" w:rsidRDefault="001E6333" w:rsidP="001E6333">
      <w:pPr>
        <w:pStyle w:val="Literaturverzeichnis"/>
        <w:rPr>
          <w:rFonts w:cs="Times New Roman"/>
        </w:rPr>
      </w:pPr>
      <w:r w:rsidRPr="001E6333">
        <w:rPr>
          <w:rFonts w:cs="Times New Roman"/>
        </w:rPr>
        <w:t xml:space="preserve">McPherson, M., Smith-Lovin, L., &amp; Cook, J. M. (2001). Birds of a Feather: Homophily in Social Networks. </w:t>
      </w:r>
      <w:r w:rsidRPr="001E6333">
        <w:rPr>
          <w:rFonts w:cs="Times New Roman"/>
          <w:i/>
          <w:iCs/>
        </w:rPr>
        <w:t>Annual Review of Sociology</w:t>
      </w:r>
      <w:r w:rsidRPr="001E6333">
        <w:rPr>
          <w:rFonts w:cs="Times New Roman"/>
        </w:rPr>
        <w:t xml:space="preserve">, </w:t>
      </w:r>
      <w:r w:rsidRPr="001E6333">
        <w:rPr>
          <w:rFonts w:cs="Times New Roman"/>
          <w:i/>
          <w:iCs/>
        </w:rPr>
        <w:t>27</w:t>
      </w:r>
      <w:r w:rsidRPr="001E6333">
        <w:rPr>
          <w:rFonts w:cs="Times New Roman"/>
        </w:rPr>
        <w:t>(1), 415–444. https://doi.org/10.1146/annurev.soc.27.1.415</w:t>
      </w:r>
    </w:p>
    <w:p w14:paraId="67ECD58C" w14:textId="77777777" w:rsidR="001E6333" w:rsidRPr="001E6333" w:rsidRDefault="001E6333" w:rsidP="001E6333">
      <w:pPr>
        <w:pStyle w:val="Literaturverzeichnis"/>
        <w:rPr>
          <w:rFonts w:cs="Times New Roman"/>
        </w:rPr>
      </w:pPr>
      <w:r w:rsidRPr="001E6333">
        <w:rPr>
          <w:rFonts w:cs="Times New Roman"/>
        </w:rPr>
        <w:t xml:space="preserve">Pickett, C. L., Gardner, W. L., &amp; Knowles, M. (2004). Getting a Cue: The Need to Belong and Enhanced Sensitivity to Social Cues. </w:t>
      </w:r>
      <w:r w:rsidRPr="001E6333">
        <w:rPr>
          <w:rFonts w:cs="Times New Roman"/>
          <w:i/>
          <w:iCs/>
        </w:rPr>
        <w:t>Personality and Social Psychology Bulletin</w:t>
      </w:r>
      <w:r w:rsidRPr="001E6333">
        <w:rPr>
          <w:rFonts w:cs="Times New Roman"/>
        </w:rPr>
        <w:t xml:space="preserve">, </w:t>
      </w:r>
      <w:r w:rsidRPr="001E6333">
        <w:rPr>
          <w:rFonts w:cs="Times New Roman"/>
          <w:i/>
          <w:iCs/>
        </w:rPr>
        <w:t>30</w:t>
      </w:r>
      <w:r w:rsidRPr="001E6333">
        <w:rPr>
          <w:rFonts w:cs="Times New Roman"/>
        </w:rPr>
        <w:t>(9), 1095–1107. https://doi.org/10.1177/0146167203262085</w:t>
      </w:r>
    </w:p>
    <w:p w14:paraId="03C9491C" w14:textId="77777777" w:rsidR="001E6333" w:rsidRPr="001E6333" w:rsidRDefault="001E6333" w:rsidP="001E6333">
      <w:pPr>
        <w:pStyle w:val="Literaturverzeichnis"/>
        <w:rPr>
          <w:rFonts w:cs="Times New Roman"/>
        </w:rPr>
      </w:pPr>
      <w:r w:rsidRPr="001E6333">
        <w:rPr>
          <w:rFonts w:cs="Times New Roman"/>
        </w:rPr>
        <w:lastRenderedPageBreak/>
        <w:t xml:space="preserve">Rammstedt, B., &amp; John, O. P. (2007). Measuring personality in one minute or less: A 10-item short version of the Big Five Inventory in English and German. </w:t>
      </w:r>
      <w:r w:rsidRPr="001E6333">
        <w:rPr>
          <w:rFonts w:cs="Times New Roman"/>
          <w:i/>
          <w:iCs/>
        </w:rPr>
        <w:t>Journal of Research in Personality</w:t>
      </w:r>
      <w:r w:rsidRPr="001E6333">
        <w:rPr>
          <w:rFonts w:cs="Times New Roman"/>
        </w:rPr>
        <w:t xml:space="preserve">, </w:t>
      </w:r>
      <w:r w:rsidRPr="001E6333">
        <w:rPr>
          <w:rFonts w:cs="Times New Roman"/>
          <w:i/>
          <w:iCs/>
        </w:rPr>
        <w:t>41</w:t>
      </w:r>
      <w:r w:rsidRPr="001E6333">
        <w:rPr>
          <w:rFonts w:cs="Times New Roman"/>
        </w:rPr>
        <w:t>(1), 203–212. https://doi.org/10.1016/j.jrp.2006.02.001</w:t>
      </w:r>
    </w:p>
    <w:p w14:paraId="5C066434" w14:textId="77777777" w:rsidR="001E6333" w:rsidRPr="001E6333" w:rsidRDefault="001E6333" w:rsidP="001E6333">
      <w:pPr>
        <w:pStyle w:val="Literaturverzeichnis"/>
        <w:rPr>
          <w:rFonts w:cs="Times New Roman"/>
        </w:rPr>
      </w:pPr>
      <w:r w:rsidRPr="001E6333">
        <w:rPr>
          <w:rFonts w:cs="Times New Roman"/>
          <w:lang w:val="de-CH"/>
        </w:rPr>
        <w:t xml:space="preserve">Rudert, S. C., &amp; Greifeneder, R. (2016). </w:t>
      </w:r>
      <w:r w:rsidRPr="001E6333">
        <w:rPr>
          <w:rFonts w:cs="Times New Roman"/>
        </w:rPr>
        <w:t xml:space="preserve">When It’s Okay That I Don’t Play: Social Norms and the Situated Construal of Social Exclusion. </w:t>
      </w:r>
      <w:r w:rsidRPr="001E6333">
        <w:rPr>
          <w:rFonts w:cs="Times New Roman"/>
          <w:i/>
          <w:iCs/>
        </w:rPr>
        <w:t>Personality and Social Psychology Bulletin</w:t>
      </w:r>
      <w:r w:rsidRPr="001E6333">
        <w:rPr>
          <w:rFonts w:cs="Times New Roman"/>
        </w:rPr>
        <w:t xml:space="preserve">, </w:t>
      </w:r>
      <w:r w:rsidRPr="001E6333">
        <w:rPr>
          <w:rFonts w:cs="Times New Roman"/>
          <w:i/>
          <w:iCs/>
        </w:rPr>
        <w:t>42</w:t>
      </w:r>
      <w:r w:rsidRPr="001E6333">
        <w:rPr>
          <w:rFonts w:cs="Times New Roman"/>
        </w:rPr>
        <w:t>(7), 955–969. https://doi.org/10.1177/0146167216649606</w:t>
      </w:r>
    </w:p>
    <w:p w14:paraId="7C3EFF18" w14:textId="77777777" w:rsidR="001E6333" w:rsidRPr="001E6333" w:rsidRDefault="001E6333" w:rsidP="001E6333">
      <w:pPr>
        <w:pStyle w:val="Literaturverzeichnis"/>
        <w:rPr>
          <w:rFonts w:cs="Times New Roman"/>
        </w:rPr>
      </w:pPr>
      <w:r w:rsidRPr="001E6333">
        <w:rPr>
          <w:rFonts w:cs="Times New Roman"/>
        </w:rPr>
        <w:t xml:space="preserve">Rudert, S. C., Hales, A. H., &amp; Büttner, C. M. (2021). Stay out of our office (vs. our pub): Target personality and situational context affect ostracism intentions. </w:t>
      </w:r>
      <w:r w:rsidRPr="001E6333">
        <w:rPr>
          <w:rFonts w:cs="Times New Roman"/>
          <w:i/>
          <w:iCs/>
        </w:rPr>
        <w:t>Journal of Experimental Social Psychology</w:t>
      </w:r>
      <w:r w:rsidRPr="001E6333">
        <w:rPr>
          <w:rFonts w:cs="Times New Roman"/>
        </w:rPr>
        <w:t xml:space="preserve">, </w:t>
      </w:r>
      <w:r w:rsidRPr="001E6333">
        <w:rPr>
          <w:rFonts w:cs="Times New Roman"/>
          <w:i/>
          <w:iCs/>
        </w:rPr>
        <w:t>95</w:t>
      </w:r>
      <w:r w:rsidRPr="001E6333">
        <w:rPr>
          <w:rFonts w:cs="Times New Roman"/>
        </w:rPr>
        <w:t>, 104142. https://doi.org/10.1016/j.jesp.2021.104142</w:t>
      </w:r>
    </w:p>
    <w:p w14:paraId="17CD449E" w14:textId="77777777" w:rsidR="001E6333" w:rsidRPr="001E6333" w:rsidRDefault="001E6333" w:rsidP="001E6333">
      <w:pPr>
        <w:pStyle w:val="Literaturverzeichnis"/>
        <w:rPr>
          <w:rFonts w:cs="Times New Roman"/>
        </w:rPr>
      </w:pPr>
      <w:r w:rsidRPr="001E6333">
        <w:rPr>
          <w:rFonts w:cs="Times New Roman"/>
        </w:rPr>
        <w:t xml:space="preserve">Sacco, D. F., &amp; Brown, M. (2018). Preferences for facially communicated big five personality traits and their relation to self-reported big five personality. </w:t>
      </w:r>
      <w:r w:rsidRPr="001E6333">
        <w:rPr>
          <w:rFonts w:cs="Times New Roman"/>
          <w:i/>
          <w:iCs/>
        </w:rPr>
        <w:t>Personality and Individual Differences</w:t>
      </w:r>
      <w:r w:rsidRPr="001E6333">
        <w:rPr>
          <w:rFonts w:cs="Times New Roman"/>
        </w:rPr>
        <w:t xml:space="preserve">, </w:t>
      </w:r>
      <w:r w:rsidRPr="001E6333">
        <w:rPr>
          <w:rFonts w:cs="Times New Roman"/>
          <w:i/>
          <w:iCs/>
        </w:rPr>
        <w:t>134</w:t>
      </w:r>
      <w:r w:rsidRPr="001E6333">
        <w:rPr>
          <w:rFonts w:cs="Times New Roman"/>
        </w:rPr>
        <w:t>, 195–200. https://doi.org/10.1016/j.paid.2018.06.024</w:t>
      </w:r>
    </w:p>
    <w:p w14:paraId="38CE0F7B" w14:textId="77777777" w:rsidR="001E6333" w:rsidRPr="001E6333" w:rsidRDefault="001E6333" w:rsidP="001E6333">
      <w:pPr>
        <w:pStyle w:val="Literaturverzeichnis"/>
        <w:rPr>
          <w:rFonts w:cs="Times New Roman"/>
        </w:rPr>
      </w:pPr>
      <w:r w:rsidRPr="001E6333">
        <w:rPr>
          <w:rFonts w:cs="Times New Roman"/>
        </w:rPr>
        <w:t xml:space="preserve">Sacco, D. F., Wirth, J. H., Hugenberg, K., Chen, Z., &amp; Williams, K. D. (2011). The world in black and white: Ostracism enhances the categorical perception of social information. </w:t>
      </w:r>
      <w:r w:rsidRPr="001E6333">
        <w:rPr>
          <w:rFonts w:cs="Times New Roman"/>
          <w:i/>
          <w:iCs/>
        </w:rPr>
        <w:t>Journal of Experimental Social Psychology</w:t>
      </w:r>
      <w:r w:rsidRPr="001E6333">
        <w:rPr>
          <w:rFonts w:cs="Times New Roman"/>
        </w:rPr>
        <w:t xml:space="preserve">, </w:t>
      </w:r>
      <w:r w:rsidRPr="001E6333">
        <w:rPr>
          <w:rFonts w:cs="Times New Roman"/>
          <w:i/>
          <w:iCs/>
        </w:rPr>
        <w:t>47</w:t>
      </w:r>
      <w:r w:rsidRPr="001E6333">
        <w:rPr>
          <w:rFonts w:cs="Times New Roman"/>
        </w:rPr>
        <w:t>(4), 836–842. https://doi.org/10.1016/j.jesp.2011.03.001</w:t>
      </w:r>
    </w:p>
    <w:p w14:paraId="5434B05B" w14:textId="77777777" w:rsidR="001E6333" w:rsidRPr="001E6333" w:rsidRDefault="001E6333" w:rsidP="001E6333">
      <w:pPr>
        <w:pStyle w:val="Literaturverzeichnis"/>
        <w:rPr>
          <w:rFonts w:cs="Times New Roman"/>
          <w:lang w:val="de-CH"/>
        </w:rPr>
      </w:pPr>
      <w:r w:rsidRPr="001E6333">
        <w:rPr>
          <w:rFonts w:cs="Times New Roman"/>
        </w:rPr>
        <w:t xml:space="preserve">Stevenson, A. (2010). </w:t>
      </w:r>
      <w:r w:rsidRPr="001E6333">
        <w:rPr>
          <w:rFonts w:cs="Times New Roman"/>
          <w:i/>
          <w:iCs/>
        </w:rPr>
        <w:t>Oxford Dictionary of English</w:t>
      </w:r>
      <w:r w:rsidRPr="001E6333">
        <w:rPr>
          <w:rFonts w:cs="Times New Roman"/>
        </w:rPr>
        <w:t xml:space="preserve">. </w:t>
      </w:r>
      <w:r w:rsidRPr="001E6333">
        <w:rPr>
          <w:rFonts w:cs="Times New Roman"/>
          <w:lang w:val="de-CH"/>
        </w:rPr>
        <w:t>OUP Oxford.</w:t>
      </w:r>
    </w:p>
    <w:p w14:paraId="045E88A0" w14:textId="77777777" w:rsidR="001E6333" w:rsidRPr="001E6333" w:rsidRDefault="001E6333" w:rsidP="001E6333">
      <w:pPr>
        <w:pStyle w:val="Literaturverzeichnis"/>
        <w:rPr>
          <w:rFonts w:cs="Times New Roman"/>
        </w:rPr>
      </w:pPr>
      <w:r w:rsidRPr="001E6333">
        <w:rPr>
          <w:rFonts w:cs="Times New Roman"/>
          <w:lang w:val="de-CH"/>
        </w:rPr>
        <w:t xml:space="preserve">Walker, M., Schönborn, S., Greifeneder, R., &amp; Vetter, T. (2018). </w:t>
      </w:r>
      <w:r w:rsidRPr="001E6333">
        <w:rPr>
          <w:rFonts w:cs="Times New Roman"/>
        </w:rPr>
        <w:t xml:space="preserve">The Basel Face Database: A validated set of photographs reflecting systematic differences in Big Two and Big Five personality dimensions. </w:t>
      </w:r>
      <w:r w:rsidRPr="001E6333">
        <w:rPr>
          <w:rFonts w:cs="Times New Roman"/>
          <w:i/>
          <w:iCs/>
        </w:rPr>
        <w:t>PLOS ONE</w:t>
      </w:r>
      <w:r w:rsidRPr="001E6333">
        <w:rPr>
          <w:rFonts w:cs="Times New Roman"/>
        </w:rPr>
        <w:t xml:space="preserve">, </w:t>
      </w:r>
      <w:r w:rsidRPr="001E6333">
        <w:rPr>
          <w:rFonts w:cs="Times New Roman"/>
          <w:i/>
          <w:iCs/>
        </w:rPr>
        <w:t>13</w:t>
      </w:r>
      <w:r w:rsidRPr="001E6333">
        <w:rPr>
          <w:rFonts w:cs="Times New Roman"/>
        </w:rPr>
        <w:t>(3), e0193190. https://doi.org/10.1371/journal.pone.0193190</w:t>
      </w:r>
    </w:p>
    <w:p w14:paraId="39AC1560" w14:textId="77777777" w:rsidR="001E6333" w:rsidRPr="001E6333" w:rsidRDefault="001E6333" w:rsidP="001E6333">
      <w:pPr>
        <w:pStyle w:val="Literaturverzeichnis"/>
        <w:rPr>
          <w:rFonts w:cs="Times New Roman"/>
        </w:rPr>
      </w:pPr>
      <w:r w:rsidRPr="001E6333">
        <w:rPr>
          <w:rFonts w:cs="Times New Roman"/>
        </w:rPr>
        <w:lastRenderedPageBreak/>
        <w:t xml:space="preserve">Walker, M., &amp; Vetter, T. (2016). Changing the personality of a face: Perceived Big Two and Big Five personality factors modeled in real photographs. </w:t>
      </w:r>
      <w:r w:rsidRPr="001E6333">
        <w:rPr>
          <w:rFonts w:cs="Times New Roman"/>
          <w:i/>
          <w:iCs/>
        </w:rPr>
        <w:t>Journal of Personality and Social Psychology</w:t>
      </w:r>
      <w:r w:rsidRPr="001E6333">
        <w:rPr>
          <w:rFonts w:cs="Times New Roman"/>
        </w:rPr>
        <w:t xml:space="preserve">, </w:t>
      </w:r>
      <w:r w:rsidRPr="001E6333">
        <w:rPr>
          <w:rFonts w:cs="Times New Roman"/>
          <w:i/>
          <w:iCs/>
        </w:rPr>
        <w:t>110</w:t>
      </w:r>
      <w:r w:rsidRPr="001E6333">
        <w:rPr>
          <w:rFonts w:cs="Times New Roman"/>
        </w:rPr>
        <w:t>(4), 609–624. https://doi.org/10.1037/pspp0000064</w:t>
      </w:r>
    </w:p>
    <w:p w14:paraId="19BCE702" w14:textId="77777777" w:rsidR="001E6333" w:rsidRPr="001E6333" w:rsidRDefault="001E6333" w:rsidP="001E6333">
      <w:pPr>
        <w:pStyle w:val="Literaturverzeichnis"/>
        <w:rPr>
          <w:rFonts w:cs="Times New Roman"/>
        </w:rPr>
      </w:pPr>
      <w:r w:rsidRPr="001E6333">
        <w:rPr>
          <w:rFonts w:cs="Times New Roman"/>
        </w:rPr>
        <w:t xml:space="preserve">Williams, K. D. (2006). Ostracism. </w:t>
      </w:r>
      <w:r w:rsidRPr="001E6333">
        <w:rPr>
          <w:rFonts w:cs="Times New Roman"/>
          <w:i/>
          <w:iCs/>
        </w:rPr>
        <w:t>Annual Review of Psychology</w:t>
      </w:r>
      <w:r w:rsidRPr="001E6333">
        <w:rPr>
          <w:rFonts w:cs="Times New Roman"/>
        </w:rPr>
        <w:t xml:space="preserve">, </w:t>
      </w:r>
      <w:r w:rsidRPr="001E6333">
        <w:rPr>
          <w:rFonts w:cs="Times New Roman"/>
          <w:i/>
          <w:iCs/>
        </w:rPr>
        <w:t>58</w:t>
      </w:r>
      <w:r w:rsidRPr="001E6333">
        <w:rPr>
          <w:rFonts w:cs="Times New Roman"/>
        </w:rPr>
        <w:t>(1), 425–452. https://doi.org/10.1146/annurev.psych.58.110405.085641</w:t>
      </w:r>
    </w:p>
    <w:p w14:paraId="7EF6F71D" w14:textId="77777777" w:rsidR="001E6333" w:rsidRPr="001E6333" w:rsidRDefault="001E6333" w:rsidP="001E6333">
      <w:pPr>
        <w:pStyle w:val="Literaturverzeichnis"/>
        <w:rPr>
          <w:rFonts w:cs="Times New Roman"/>
        </w:rPr>
      </w:pPr>
      <w:r w:rsidRPr="001E6333">
        <w:rPr>
          <w:rFonts w:cs="Times New Roman"/>
        </w:rPr>
        <w:t xml:space="preserve">Williams, K. D. (2009). Chapter 6 Ostracism. In </w:t>
      </w:r>
      <w:r w:rsidRPr="001E6333">
        <w:rPr>
          <w:rFonts w:cs="Times New Roman"/>
          <w:i/>
          <w:iCs/>
        </w:rPr>
        <w:t>Advances in Experimental Social Psychology</w:t>
      </w:r>
      <w:r w:rsidRPr="001E6333">
        <w:rPr>
          <w:rFonts w:cs="Times New Roman"/>
        </w:rPr>
        <w:t xml:space="preserve"> (Bd. 41, S. 275–314). Elsevier. https://doi.org/10.1016/S0065-2601(08)00406-1</w:t>
      </w:r>
    </w:p>
    <w:p w14:paraId="637306FF" w14:textId="77777777" w:rsidR="001E6333" w:rsidRPr="001E6333" w:rsidRDefault="001E6333" w:rsidP="001E6333">
      <w:pPr>
        <w:pStyle w:val="Literaturverzeichnis"/>
        <w:rPr>
          <w:rFonts w:cs="Times New Roman"/>
        </w:rPr>
      </w:pPr>
      <w:r w:rsidRPr="001E6333">
        <w:rPr>
          <w:rFonts w:cs="Times New Roman"/>
        </w:rPr>
        <w:t xml:space="preserve">Williams, K. D., &amp; Jarvis, B. (2006). Cyberball: A program for use in research on interpersonal ostracism and acceptance. </w:t>
      </w:r>
      <w:r w:rsidRPr="001E6333">
        <w:rPr>
          <w:rFonts w:cs="Times New Roman"/>
          <w:i/>
          <w:iCs/>
        </w:rPr>
        <w:t>Behavior Research Methods</w:t>
      </w:r>
      <w:r w:rsidRPr="001E6333">
        <w:rPr>
          <w:rFonts w:cs="Times New Roman"/>
        </w:rPr>
        <w:t xml:space="preserve">, </w:t>
      </w:r>
      <w:r w:rsidRPr="001E6333">
        <w:rPr>
          <w:rFonts w:cs="Times New Roman"/>
          <w:i/>
          <w:iCs/>
        </w:rPr>
        <w:t>38</w:t>
      </w:r>
      <w:r w:rsidRPr="001E6333">
        <w:rPr>
          <w:rFonts w:cs="Times New Roman"/>
        </w:rPr>
        <w:t>(1), 174–180. https://doi.org/10.3758/BF03192765</w:t>
      </w:r>
    </w:p>
    <w:p w14:paraId="4EE06164" w14:textId="77777777" w:rsidR="001E6333" w:rsidRPr="001E6333" w:rsidRDefault="001E6333" w:rsidP="001E6333">
      <w:pPr>
        <w:pStyle w:val="Literaturverzeichnis"/>
        <w:rPr>
          <w:rFonts w:cs="Times New Roman"/>
        </w:rPr>
      </w:pPr>
      <w:r w:rsidRPr="001E6333">
        <w:rPr>
          <w:rFonts w:cs="Times New Roman"/>
        </w:rPr>
        <w:t xml:space="preserve">Williams, K. D., &amp; Nida, S. A. (2011). Ostracism: Consequences and Coping. </w:t>
      </w:r>
      <w:r w:rsidRPr="001E6333">
        <w:rPr>
          <w:rFonts w:cs="Times New Roman"/>
          <w:i/>
          <w:iCs/>
        </w:rPr>
        <w:t>Current Directions in Psychological Science</w:t>
      </w:r>
      <w:r w:rsidRPr="001E6333">
        <w:rPr>
          <w:rFonts w:cs="Times New Roman"/>
        </w:rPr>
        <w:t xml:space="preserve">, </w:t>
      </w:r>
      <w:r w:rsidRPr="001E6333">
        <w:rPr>
          <w:rFonts w:cs="Times New Roman"/>
          <w:i/>
          <w:iCs/>
        </w:rPr>
        <w:t>20</w:t>
      </w:r>
      <w:r w:rsidRPr="001E6333">
        <w:rPr>
          <w:rFonts w:cs="Times New Roman"/>
        </w:rPr>
        <w:t>(2), 71–75. https://doi.org/10.1177/0963721411402480</w:t>
      </w:r>
    </w:p>
    <w:p w14:paraId="110523BB" w14:textId="77777777" w:rsidR="001E6333" w:rsidRPr="001E6333" w:rsidRDefault="001E6333" w:rsidP="001E6333">
      <w:pPr>
        <w:pStyle w:val="Literaturverzeichnis"/>
        <w:rPr>
          <w:rFonts w:cs="Times New Roman"/>
        </w:rPr>
      </w:pPr>
      <w:r w:rsidRPr="001E6333">
        <w:rPr>
          <w:rFonts w:cs="Times New Roman"/>
        </w:rPr>
        <w:t xml:space="preserve">Williams, P. G., Rau, H. K., Cribbet, M. R., &amp; Gunn, H. E. (2009). Openness to Experience and stress regulation. </w:t>
      </w:r>
      <w:r w:rsidRPr="001E6333">
        <w:rPr>
          <w:rFonts w:cs="Times New Roman"/>
          <w:i/>
          <w:iCs/>
        </w:rPr>
        <w:t>Journal of Research in Personality</w:t>
      </w:r>
      <w:r w:rsidRPr="001E6333">
        <w:rPr>
          <w:rFonts w:cs="Times New Roman"/>
        </w:rPr>
        <w:t xml:space="preserve">, </w:t>
      </w:r>
      <w:r w:rsidRPr="001E6333">
        <w:rPr>
          <w:rFonts w:cs="Times New Roman"/>
          <w:i/>
          <w:iCs/>
        </w:rPr>
        <w:t>43</w:t>
      </w:r>
      <w:r w:rsidRPr="001E6333">
        <w:rPr>
          <w:rFonts w:cs="Times New Roman"/>
        </w:rPr>
        <w:t>(5), 777–784. https://doi.org/10.1016/j.jrp.2009.06.003</w:t>
      </w:r>
    </w:p>
    <w:p w14:paraId="0D386DB7" w14:textId="77777777" w:rsidR="001E6333" w:rsidRPr="001E6333" w:rsidRDefault="001E6333" w:rsidP="001E6333">
      <w:pPr>
        <w:pStyle w:val="Literaturverzeichnis"/>
        <w:rPr>
          <w:rFonts w:cs="Times New Roman"/>
        </w:rPr>
      </w:pPr>
      <w:r w:rsidRPr="001E6333">
        <w:rPr>
          <w:rFonts w:cs="Times New Roman"/>
        </w:rPr>
        <w:t xml:space="preserve">Yeginsu, C. (2018, Januar 17). U.K. Appoints a Minister for Loneliness. </w:t>
      </w:r>
      <w:r w:rsidRPr="001E6333">
        <w:rPr>
          <w:rFonts w:cs="Times New Roman"/>
          <w:i/>
          <w:iCs/>
        </w:rPr>
        <w:t>The New York Times</w:t>
      </w:r>
      <w:r w:rsidRPr="001E6333">
        <w:rPr>
          <w:rFonts w:cs="Times New Roman"/>
        </w:rPr>
        <w:t>. https://www.nytimes.com/2018/01/17/world/europe/uk-britain-loneliness.html</w:t>
      </w:r>
    </w:p>
    <w:p w14:paraId="72B62DF5" w14:textId="4B927040" w:rsidR="009645D9" w:rsidRPr="000E1A9C" w:rsidRDefault="00DC33C5" w:rsidP="007163A6">
      <w:pPr>
        <w:ind w:firstLine="0"/>
      </w:pPr>
      <w:r w:rsidRPr="000E1A9C">
        <w:rPr>
          <w:rFonts w:cs="Times New Roman"/>
        </w:rPr>
        <w:fldChar w:fldCharType="end"/>
      </w:r>
    </w:p>
    <w:sectPr w:rsidR="009645D9" w:rsidRPr="000E1A9C">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E579D6" w14:textId="77777777" w:rsidR="00582E7A" w:rsidRDefault="00582E7A">
      <w:pPr>
        <w:spacing w:line="240" w:lineRule="auto"/>
      </w:pPr>
      <w:r>
        <w:separator/>
      </w:r>
    </w:p>
  </w:endnote>
  <w:endnote w:type="continuationSeparator" w:id="0">
    <w:p w14:paraId="4AC8A3EB" w14:textId="77777777" w:rsidR="00582E7A" w:rsidRDefault="00582E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D72C9F" w14:textId="77777777" w:rsidR="00582E7A" w:rsidRDefault="00582E7A">
      <w:pPr>
        <w:spacing w:line="240" w:lineRule="auto"/>
      </w:pPr>
      <w:r>
        <w:separator/>
      </w:r>
    </w:p>
  </w:footnote>
  <w:footnote w:type="continuationSeparator" w:id="0">
    <w:p w14:paraId="279835DF" w14:textId="77777777" w:rsidR="00582E7A" w:rsidRDefault="00582E7A">
      <w:pPr>
        <w:spacing w:line="240" w:lineRule="auto"/>
      </w:pPr>
      <w:r>
        <w:continuationSeparator/>
      </w:r>
    </w:p>
  </w:footnote>
  <w:footnote w:id="1">
    <w:p w14:paraId="098860CC" w14:textId="112B70A4" w:rsidR="00A91B42" w:rsidRPr="00A91B42" w:rsidRDefault="00A91B42" w:rsidP="00A91B42">
      <w:pPr>
        <w:pStyle w:val="Funotentext"/>
        <w:spacing w:line="480" w:lineRule="auto"/>
      </w:pPr>
      <w:r>
        <w:rPr>
          <w:rStyle w:val="Funotenzeichen"/>
        </w:rPr>
        <w:footnoteRef/>
      </w:r>
      <w:r>
        <w:t xml:space="preserve"> </w:t>
      </w:r>
      <w:r w:rsidRPr="00A91B42">
        <w:t xml:space="preserve">This hypothesis was </w:t>
      </w:r>
      <w:r w:rsidR="00527607">
        <w:t>mis</w:t>
      </w:r>
      <w:r w:rsidRPr="00A91B42">
        <w:t>stated i</w:t>
      </w:r>
      <w:r>
        <w:t xml:space="preserve">n the preregistration, where a preference for low </w:t>
      </w:r>
      <w:r w:rsidR="00527607">
        <w:t>rather than</w:t>
      </w:r>
      <w:r>
        <w:t xml:space="preserve"> high conscientiousness</w:t>
      </w:r>
      <w:r w:rsidR="00527607">
        <w:t xml:space="preserve"> scores</w:t>
      </w:r>
      <w:r>
        <w:t xml:space="preserve"> </w:t>
      </w:r>
      <w:r w:rsidR="00527607">
        <w:t>following</w:t>
      </w:r>
      <w:r>
        <w:t xml:space="preserve"> ostracism was predict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2F3A"/>
    <w:multiLevelType w:val="hybridMultilevel"/>
    <w:tmpl w:val="E904DFA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1"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3B6A5B"/>
    <w:multiLevelType w:val="hybridMultilevel"/>
    <w:tmpl w:val="5F9C6D2A"/>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5"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2"/>
  </w:num>
  <w:num w:numId="3">
    <w:abstractNumId w:val="1"/>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6760"/>
    <w:rsid w:val="00007669"/>
    <w:rsid w:val="00007ACC"/>
    <w:rsid w:val="0001400C"/>
    <w:rsid w:val="00016DC2"/>
    <w:rsid w:val="00017EE0"/>
    <w:rsid w:val="00023A6A"/>
    <w:rsid w:val="00024CA4"/>
    <w:rsid w:val="00035954"/>
    <w:rsid w:val="00042DEC"/>
    <w:rsid w:val="000548C9"/>
    <w:rsid w:val="000614D7"/>
    <w:rsid w:val="00064662"/>
    <w:rsid w:val="00067E42"/>
    <w:rsid w:val="00087785"/>
    <w:rsid w:val="00087EE8"/>
    <w:rsid w:val="00090FEF"/>
    <w:rsid w:val="000A017A"/>
    <w:rsid w:val="000A2E55"/>
    <w:rsid w:val="000B5011"/>
    <w:rsid w:val="000C7A25"/>
    <w:rsid w:val="000D1363"/>
    <w:rsid w:val="000D1705"/>
    <w:rsid w:val="000D2F74"/>
    <w:rsid w:val="000D48F5"/>
    <w:rsid w:val="000E1A9C"/>
    <w:rsid w:val="000E501A"/>
    <w:rsid w:val="000F0E4E"/>
    <w:rsid w:val="000F1810"/>
    <w:rsid w:val="000F5640"/>
    <w:rsid w:val="00107640"/>
    <w:rsid w:val="00113570"/>
    <w:rsid w:val="00117420"/>
    <w:rsid w:val="00121E97"/>
    <w:rsid w:val="00123CFF"/>
    <w:rsid w:val="00130DEC"/>
    <w:rsid w:val="001320DD"/>
    <w:rsid w:val="0013718B"/>
    <w:rsid w:val="00145BF4"/>
    <w:rsid w:val="001514FC"/>
    <w:rsid w:val="00155B91"/>
    <w:rsid w:val="00164115"/>
    <w:rsid w:val="00175623"/>
    <w:rsid w:val="00176F4A"/>
    <w:rsid w:val="00177589"/>
    <w:rsid w:val="00182A90"/>
    <w:rsid w:val="00196EFD"/>
    <w:rsid w:val="001A5D45"/>
    <w:rsid w:val="001C7EE4"/>
    <w:rsid w:val="001D493A"/>
    <w:rsid w:val="001D4D86"/>
    <w:rsid w:val="001E4FAA"/>
    <w:rsid w:val="001E5B0D"/>
    <w:rsid w:val="001E6333"/>
    <w:rsid w:val="001E672B"/>
    <w:rsid w:val="001F275F"/>
    <w:rsid w:val="001F33A5"/>
    <w:rsid w:val="001F36CA"/>
    <w:rsid w:val="001F4643"/>
    <w:rsid w:val="001F58A1"/>
    <w:rsid w:val="001F5ABE"/>
    <w:rsid w:val="001F5ACD"/>
    <w:rsid w:val="00203556"/>
    <w:rsid w:val="0020412A"/>
    <w:rsid w:val="002046B6"/>
    <w:rsid w:val="002050A4"/>
    <w:rsid w:val="00211475"/>
    <w:rsid w:val="0021243E"/>
    <w:rsid w:val="002237FD"/>
    <w:rsid w:val="00225268"/>
    <w:rsid w:val="00225496"/>
    <w:rsid w:val="0023722D"/>
    <w:rsid w:val="002537D9"/>
    <w:rsid w:val="00261E3A"/>
    <w:rsid w:val="00262003"/>
    <w:rsid w:val="00264F10"/>
    <w:rsid w:val="002733DE"/>
    <w:rsid w:val="00280B71"/>
    <w:rsid w:val="0028117D"/>
    <w:rsid w:val="0028253C"/>
    <w:rsid w:val="00293078"/>
    <w:rsid w:val="002979FF"/>
    <w:rsid w:val="002A24A9"/>
    <w:rsid w:val="002A41BF"/>
    <w:rsid w:val="002B2002"/>
    <w:rsid w:val="002B4925"/>
    <w:rsid w:val="002D022C"/>
    <w:rsid w:val="002D3F0C"/>
    <w:rsid w:val="002E3804"/>
    <w:rsid w:val="002E4765"/>
    <w:rsid w:val="002F0D20"/>
    <w:rsid w:val="002F48B5"/>
    <w:rsid w:val="002F571E"/>
    <w:rsid w:val="00300F25"/>
    <w:rsid w:val="003011B2"/>
    <w:rsid w:val="00306B16"/>
    <w:rsid w:val="00331DB9"/>
    <w:rsid w:val="0033348E"/>
    <w:rsid w:val="00351F34"/>
    <w:rsid w:val="00356EA1"/>
    <w:rsid w:val="00362E24"/>
    <w:rsid w:val="003639DB"/>
    <w:rsid w:val="0036696A"/>
    <w:rsid w:val="00376301"/>
    <w:rsid w:val="00380689"/>
    <w:rsid w:val="00383DFB"/>
    <w:rsid w:val="00386573"/>
    <w:rsid w:val="00387314"/>
    <w:rsid w:val="00396D36"/>
    <w:rsid w:val="003A49D3"/>
    <w:rsid w:val="003A7D72"/>
    <w:rsid w:val="003B02B4"/>
    <w:rsid w:val="003B101D"/>
    <w:rsid w:val="003B6D1D"/>
    <w:rsid w:val="003D4F1F"/>
    <w:rsid w:val="003E5AE5"/>
    <w:rsid w:val="003F7998"/>
    <w:rsid w:val="0040409C"/>
    <w:rsid w:val="0040499D"/>
    <w:rsid w:val="00406627"/>
    <w:rsid w:val="00431B5D"/>
    <w:rsid w:val="00432C47"/>
    <w:rsid w:val="00432D5E"/>
    <w:rsid w:val="00432FB9"/>
    <w:rsid w:val="00434078"/>
    <w:rsid w:val="00434642"/>
    <w:rsid w:val="004429D3"/>
    <w:rsid w:val="0046415F"/>
    <w:rsid w:val="00471756"/>
    <w:rsid w:val="00472F69"/>
    <w:rsid w:val="00481175"/>
    <w:rsid w:val="00496EBF"/>
    <w:rsid w:val="004A69C7"/>
    <w:rsid w:val="004B1B47"/>
    <w:rsid w:val="004D37AE"/>
    <w:rsid w:val="004E5C9B"/>
    <w:rsid w:val="004E6B36"/>
    <w:rsid w:val="004F1318"/>
    <w:rsid w:val="004F1AA4"/>
    <w:rsid w:val="004F2ACD"/>
    <w:rsid w:val="004F4617"/>
    <w:rsid w:val="00501DA0"/>
    <w:rsid w:val="00501DAB"/>
    <w:rsid w:val="0050478A"/>
    <w:rsid w:val="00507796"/>
    <w:rsid w:val="00510E98"/>
    <w:rsid w:val="0051768C"/>
    <w:rsid w:val="00526490"/>
    <w:rsid w:val="00527607"/>
    <w:rsid w:val="0052792B"/>
    <w:rsid w:val="00532B9F"/>
    <w:rsid w:val="005341E0"/>
    <w:rsid w:val="0054402D"/>
    <w:rsid w:val="00554F2C"/>
    <w:rsid w:val="00562CD9"/>
    <w:rsid w:val="00565495"/>
    <w:rsid w:val="005674D3"/>
    <w:rsid w:val="00573F7D"/>
    <w:rsid w:val="00580E80"/>
    <w:rsid w:val="00582E7A"/>
    <w:rsid w:val="005857EA"/>
    <w:rsid w:val="00586E3F"/>
    <w:rsid w:val="005A3C15"/>
    <w:rsid w:val="005A6403"/>
    <w:rsid w:val="005B2060"/>
    <w:rsid w:val="005B45E9"/>
    <w:rsid w:val="005C2595"/>
    <w:rsid w:val="005C2F3F"/>
    <w:rsid w:val="005C7746"/>
    <w:rsid w:val="005D090A"/>
    <w:rsid w:val="005D357A"/>
    <w:rsid w:val="005D5BC2"/>
    <w:rsid w:val="005F20ED"/>
    <w:rsid w:val="005F378D"/>
    <w:rsid w:val="005F79B6"/>
    <w:rsid w:val="006024CA"/>
    <w:rsid w:val="00607D7F"/>
    <w:rsid w:val="00615C9D"/>
    <w:rsid w:val="0061674D"/>
    <w:rsid w:val="0061739A"/>
    <w:rsid w:val="006176E6"/>
    <w:rsid w:val="00623BC9"/>
    <w:rsid w:val="00632839"/>
    <w:rsid w:val="0063410F"/>
    <w:rsid w:val="00642CFB"/>
    <w:rsid w:val="00645DEC"/>
    <w:rsid w:val="00646607"/>
    <w:rsid w:val="00652939"/>
    <w:rsid w:val="0065486E"/>
    <w:rsid w:val="0065658C"/>
    <w:rsid w:val="006636B0"/>
    <w:rsid w:val="00663B0A"/>
    <w:rsid w:val="00665C0D"/>
    <w:rsid w:val="0068011E"/>
    <w:rsid w:val="006804F5"/>
    <w:rsid w:val="00682305"/>
    <w:rsid w:val="00683623"/>
    <w:rsid w:val="00692E0A"/>
    <w:rsid w:val="006933BF"/>
    <w:rsid w:val="006A3671"/>
    <w:rsid w:val="006A58C0"/>
    <w:rsid w:val="006B6083"/>
    <w:rsid w:val="006C4448"/>
    <w:rsid w:val="006C4813"/>
    <w:rsid w:val="006C7543"/>
    <w:rsid w:val="006D075E"/>
    <w:rsid w:val="006D7B9F"/>
    <w:rsid w:val="006E172F"/>
    <w:rsid w:val="006E50B8"/>
    <w:rsid w:val="006E58B4"/>
    <w:rsid w:val="006F24D6"/>
    <w:rsid w:val="006F2591"/>
    <w:rsid w:val="007113B4"/>
    <w:rsid w:val="00712DBB"/>
    <w:rsid w:val="00714377"/>
    <w:rsid w:val="00715CED"/>
    <w:rsid w:val="007163A6"/>
    <w:rsid w:val="007173DB"/>
    <w:rsid w:val="00717572"/>
    <w:rsid w:val="00723CD9"/>
    <w:rsid w:val="007253FF"/>
    <w:rsid w:val="00734C51"/>
    <w:rsid w:val="00754463"/>
    <w:rsid w:val="00754B80"/>
    <w:rsid w:val="00756757"/>
    <w:rsid w:val="007578D3"/>
    <w:rsid w:val="00765A4E"/>
    <w:rsid w:val="00777EE0"/>
    <w:rsid w:val="00781854"/>
    <w:rsid w:val="0078300E"/>
    <w:rsid w:val="0078793D"/>
    <w:rsid w:val="00787A48"/>
    <w:rsid w:val="00791AF8"/>
    <w:rsid w:val="007A0DAE"/>
    <w:rsid w:val="007A7C7D"/>
    <w:rsid w:val="007B0FFD"/>
    <w:rsid w:val="007B5078"/>
    <w:rsid w:val="007B5458"/>
    <w:rsid w:val="007B6157"/>
    <w:rsid w:val="007B7102"/>
    <w:rsid w:val="007C4093"/>
    <w:rsid w:val="007D4897"/>
    <w:rsid w:val="007D6972"/>
    <w:rsid w:val="007E1C05"/>
    <w:rsid w:val="007E23D3"/>
    <w:rsid w:val="007F05F3"/>
    <w:rsid w:val="007F4905"/>
    <w:rsid w:val="007F4A46"/>
    <w:rsid w:val="007F7201"/>
    <w:rsid w:val="00802546"/>
    <w:rsid w:val="00803890"/>
    <w:rsid w:val="00805420"/>
    <w:rsid w:val="008065D8"/>
    <w:rsid w:val="00813E83"/>
    <w:rsid w:val="00814C8C"/>
    <w:rsid w:val="0082499F"/>
    <w:rsid w:val="008378C2"/>
    <w:rsid w:val="00840242"/>
    <w:rsid w:val="008435EE"/>
    <w:rsid w:val="008542EB"/>
    <w:rsid w:val="008739D4"/>
    <w:rsid w:val="00880B94"/>
    <w:rsid w:val="008814FB"/>
    <w:rsid w:val="00895495"/>
    <w:rsid w:val="00896934"/>
    <w:rsid w:val="00896D3A"/>
    <w:rsid w:val="008A2D94"/>
    <w:rsid w:val="008A34E4"/>
    <w:rsid w:val="008A7365"/>
    <w:rsid w:val="008B0EA9"/>
    <w:rsid w:val="008B1F5D"/>
    <w:rsid w:val="008B5E13"/>
    <w:rsid w:val="008C0655"/>
    <w:rsid w:val="008D00C8"/>
    <w:rsid w:val="008D1489"/>
    <w:rsid w:val="008D38A8"/>
    <w:rsid w:val="008E1D1A"/>
    <w:rsid w:val="008E5E97"/>
    <w:rsid w:val="008F06A7"/>
    <w:rsid w:val="008F38B0"/>
    <w:rsid w:val="008F3CB5"/>
    <w:rsid w:val="008F661B"/>
    <w:rsid w:val="009035DB"/>
    <w:rsid w:val="00907403"/>
    <w:rsid w:val="0090790F"/>
    <w:rsid w:val="00915EBC"/>
    <w:rsid w:val="00920E87"/>
    <w:rsid w:val="0092191F"/>
    <w:rsid w:val="00930574"/>
    <w:rsid w:val="009318C8"/>
    <w:rsid w:val="009326ED"/>
    <w:rsid w:val="009645D9"/>
    <w:rsid w:val="00967F79"/>
    <w:rsid w:val="00974910"/>
    <w:rsid w:val="00976DA3"/>
    <w:rsid w:val="00981CD3"/>
    <w:rsid w:val="009879B7"/>
    <w:rsid w:val="00994365"/>
    <w:rsid w:val="009A672C"/>
    <w:rsid w:val="009C2C15"/>
    <w:rsid w:val="009D0CEA"/>
    <w:rsid w:val="009D0F0A"/>
    <w:rsid w:val="009D7DAF"/>
    <w:rsid w:val="009E554B"/>
    <w:rsid w:val="00A009CF"/>
    <w:rsid w:val="00A122A1"/>
    <w:rsid w:val="00A15919"/>
    <w:rsid w:val="00A17568"/>
    <w:rsid w:val="00A21C7C"/>
    <w:rsid w:val="00A22A08"/>
    <w:rsid w:val="00A22A2C"/>
    <w:rsid w:val="00A3132C"/>
    <w:rsid w:val="00A43488"/>
    <w:rsid w:val="00A44DE7"/>
    <w:rsid w:val="00A5052C"/>
    <w:rsid w:val="00A53F50"/>
    <w:rsid w:val="00A55211"/>
    <w:rsid w:val="00A56FBD"/>
    <w:rsid w:val="00A57EB7"/>
    <w:rsid w:val="00A60E91"/>
    <w:rsid w:val="00A61ECC"/>
    <w:rsid w:val="00A7212D"/>
    <w:rsid w:val="00A751B9"/>
    <w:rsid w:val="00A80AF7"/>
    <w:rsid w:val="00A8601C"/>
    <w:rsid w:val="00A91B42"/>
    <w:rsid w:val="00A9323C"/>
    <w:rsid w:val="00AA44E7"/>
    <w:rsid w:val="00AB699E"/>
    <w:rsid w:val="00AC0D7C"/>
    <w:rsid w:val="00AD0F98"/>
    <w:rsid w:val="00AD7139"/>
    <w:rsid w:val="00AD799B"/>
    <w:rsid w:val="00AE3FD0"/>
    <w:rsid w:val="00AE623A"/>
    <w:rsid w:val="00AF6A46"/>
    <w:rsid w:val="00B00093"/>
    <w:rsid w:val="00B01002"/>
    <w:rsid w:val="00B015C9"/>
    <w:rsid w:val="00B06422"/>
    <w:rsid w:val="00B11611"/>
    <w:rsid w:val="00B12C85"/>
    <w:rsid w:val="00B13883"/>
    <w:rsid w:val="00B156F0"/>
    <w:rsid w:val="00B303AF"/>
    <w:rsid w:val="00B328A5"/>
    <w:rsid w:val="00B44FBD"/>
    <w:rsid w:val="00B51BC3"/>
    <w:rsid w:val="00B578A8"/>
    <w:rsid w:val="00B621A8"/>
    <w:rsid w:val="00B65C44"/>
    <w:rsid w:val="00B74CBB"/>
    <w:rsid w:val="00B81EB0"/>
    <w:rsid w:val="00B84373"/>
    <w:rsid w:val="00B8611D"/>
    <w:rsid w:val="00B93086"/>
    <w:rsid w:val="00B946D4"/>
    <w:rsid w:val="00BA23BF"/>
    <w:rsid w:val="00BA40BA"/>
    <w:rsid w:val="00BA6126"/>
    <w:rsid w:val="00BB6F81"/>
    <w:rsid w:val="00BC2FA0"/>
    <w:rsid w:val="00BC78D6"/>
    <w:rsid w:val="00BD0123"/>
    <w:rsid w:val="00BD12CC"/>
    <w:rsid w:val="00BE3098"/>
    <w:rsid w:val="00BF3AE8"/>
    <w:rsid w:val="00BF46D9"/>
    <w:rsid w:val="00C10C06"/>
    <w:rsid w:val="00C12C17"/>
    <w:rsid w:val="00C16559"/>
    <w:rsid w:val="00C17DB5"/>
    <w:rsid w:val="00C260B9"/>
    <w:rsid w:val="00C3120F"/>
    <w:rsid w:val="00C37028"/>
    <w:rsid w:val="00C37AFF"/>
    <w:rsid w:val="00C50AA3"/>
    <w:rsid w:val="00C62494"/>
    <w:rsid w:val="00C62F1F"/>
    <w:rsid w:val="00C654CA"/>
    <w:rsid w:val="00C65DF0"/>
    <w:rsid w:val="00C761EC"/>
    <w:rsid w:val="00CA59E9"/>
    <w:rsid w:val="00CB4179"/>
    <w:rsid w:val="00CC53C6"/>
    <w:rsid w:val="00CD1A2A"/>
    <w:rsid w:val="00CE2081"/>
    <w:rsid w:val="00D0456D"/>
    <w:rsid w:val="00D064AD"/>
    <w:rsid w:val="00D1214D"/>
    <w:rsid w:val="00D123B6"/>
    <w:rsid w:val="00D12741"/>
    <w:rsid w:val="00D16297"/>
    <w:rsid w:val="00D22264"/>
    <w:rsid w:val="00D33F99"/>
    <w:rsid w:val="00D47E1E"/>
    <w:rsid w:val="00D52366"/>
    <w:rsid w:val="00D54384"/>
    <w:rsid w:val="00D54577"/>
    <w:rsid w:val="00D639A2"/>
    <w:rsid w:val="00D66D67"/>
    <w:rsid w:val="00D67B17"/>
    <w:rsid w:val="00D7323B"/>
    <w:rsid w:val="00D807EF"/>
    <w:rsid w:val="00D80E53"/>
    <w:rsid w:val="00D81669"/>
    <w:rsid w:val="00D87A46"/>
    <w:rsid w:val="00D92779"/>
    <w:rsid w:val="00D92DC0"/>
    <w:rsid w:val="00DA56D2"/>
    <w:rsid w:val="00DA6F65"/>
    <w:rsid w:val="00DC33C5"/>
    <w:rsid w:val="00DD2F24"/>
    <w:rsid w:val="00DD6502"/>
    <w:rsid w:val="00E0315E"/>
    <w:rsid w:val="00E1247F"/>
    <w:rsid w:val="00E2124F"/>
    <w:rsid w:val="00E2309E"/>
    <w:rsid w:val="00E26E13"/>
    <w:rsid w:val="00E27EB7"/>
    <w:rsid w:val="00E3037A"/>
    <w:rsid w:val="00E314A7"/>
    <w:rsid w:val="00E349E9"/>
    <w:rsid w:val="00E41868"/>
    <w:rsid w:val="00E444D3"/>
    <w:rsid w:val="00E51166"/>
    <w:rsid w:val="00E575CF"/>
    <w:rsid w:val="00E63551"/>
    <w:rsid w:val="00E64C28"/>
    <w:rsid w:val="00E72618"/>
    <w:rsid w:val="00E95D5D"/>
    <w:rsid w:val="00EA2DA7"/>
    <w:rsid w:val="00EA4F2A"/>
    <w:rsid w:val="00EA7E21"/>
    <w:rsid w:val="00EB163A"/>
    <w:rsid w:val="00EB31A4"/>
    <w:rsid w:val="00EB4D65"/>
    <w:rsid w:val="00EC1577"/>
    <w:rsid w:val="00EC1ACF"/>
    <w:rsid w:val="00EC6ED8"/>
    <w:rsid w:val="00ED3F02"/>
    <w:rsid w:val="00ED60E2"/>
    <w:rsid w:val="00EE5872"/>
    <w:rsid w:val="00F05156"/>
    <w:rsid w:val="00F05CC1"/>
    <w:rsid w:val="00F14CC2"/>
    <w:rsid w:val="00F172BC"/>
    <w:rsid w:val="00F20D55"/>
    <w:rsid w:val="00F41792"/>
    <w:rsid w:val="00F43EE1"/>
    <w:rsid w:val="00F465CB"/>
    <w:rsid w:val="00F50CD3"/>
    <w:rsid w:val="00F51284"/>
    <w:rsid w:val="00F52C19"/>
    <w:rsid w:val="00F52F37"/>
    <w:rsid w:val="00F555CF"/>
    <w:rsid w:val="00F60FA2"/>
    <w:rsid w:val="00F63AC2"/>
    <w:rsid w:val="00F65B6C"/>
    <w:rsid w:val="00F710FB"/>
    <w:rsid w:val="00F9182F"/>
    <w:rsid w:val="00F94C47"/>
    <w:rsid w:val="00F961A2"/>
    <w:rsid w:val="00FA3C9A"/>
    <w:rsid w:val="00FA460E"/>
    <w:rsid w:val="00FB3CD6"/>
    <w:rsid w:val="00FC00D6"/>
    <w:rsid w:val="00FC3A83"/>
    <w:rsid w:val="00FC3AC1"/>
    <w:rsid w:val="00FC6503"/>
    <w:rsid w:val="00FD247B"/>
    <w:rsid w:val="00FD47CA"/>
    <w:rsid w:val="00FD5040"/>
    <w:rsid w:val="00FD6644"/>
    <w:rsid w:val="00FE273D"/>
    <w:rsid w:val="00FE537A"/>
    <w:rsid w:val="00FE6D0F"/>
    <w:rsid w:val="00FF2599"/>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A672C"/>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434642"/>
    <w:pPr>
      <w:keepNext/>
      <w:spacing w:before="360" w:after="240"/>
      <w:ind w:firstLine="0"/>
      <w:jc w:val="center"/>
      <w:outlineLvl w:val="0"/>
    </w:pPr>
    <w:rPr>
      <w:b/>
      <w:bCs/>
      <w:szCs w:val="28"/>
    </w:rPr>
  </w:style>
  <w:style w:type="paragraph" w:styleId="berschrift2">
    <w:name w:val="heading 2"/>
    <w:basedOn w:val="Standard"/>
    <w:next w:val="Textbody"/>
    <w:link w:val="berschrift2Zchn"/>
    <w:uiPriority w:val="9"/>
    <w:unhideWhenUsed/>
    <w:qFormat/>
    <w:rsid w:val="00434642"/>
    <w:pPr>
      <w:keepLines/>
      <w:suppressLineNumbers/>
      <w:tabs>
        <w:tab w:val="center" w:pos="4986"/>
        <w:tab w:val="right" w:pos="9972"/>
      </w:tabs>
      <w:spacing w:before="2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434642"/>
    <w:pPr>
      <w:keepNext/>
      <w:keepLines/>
      <w:outlineLvl w:val="2"/>
    </w:pPr>
    <w:rPr>
      <w:rFonts w:eastAsiaTheme="majorEastAsia" w:cs="Mangal"/>
      <w:b/>
      <w:i/>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642"/>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434642"/>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434642"/>
    <w:rPr>
      <w:rFonts w:ascii="Times New Roman" w:eastAsiaTheme="majorEastAsia" w:hAnsi="Times New Roman"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1489"/>
    <w:pPr>
      <w:spacing w:after="200" w:line="36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 w:type="paragraph" w:styleId="Funotentext">
    <w:name w:val="footnote text"/>
    <w:basedOn w:val="Standard"/>
    <w:link w:val="FunotentextZchn"/>
    <w:uiPriority w:val="99"/>
    <w:semiHidden/>
    <w:unhideWhenUsed/>
    <w:rsid w:val="00A91B42"/>
    <w:pPr>
      <w:spacing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A91B42"/>
    <w:rPr>
      <w:rFonts w:ascii="Times New Roman" w:eastAsia="Linux Libertine O" w:hAnsi="Times New Roman" w:cs="Mangal"/>
      <w:kern w:val="3"/>
      <w:sz w:val="20"/>
      <w:szCs w:val="18"/>
      <w:lang w:val="en-US" w:eastAsia="zh-CN" w:bidi="hi-IN"/>
    </w:rPr>
  </w:style>
  <w:style w:type="character" w:styleId="Funotenzeichen">
    <w:name w:val="footnote reference"/>
    <w:basedOn w:val="Absatz-Standardschriftart"/>
    <w:uiPriority w:val="99"/>
    <w:semiHidden/>
    <w:unhideWhenUsed/>
    <w:rsid w:val="00A91B4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1215</Words>
  <Characters>133661</Characters>
  <Application>Microsoft Office Word</Application>
  <DocSecurity>0</DocSecurity>
  <Lines>1113</Lines>
  <Paragraphs>30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4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112</cp:revision>
  <dcterms:created xsi:type="dcterms:W3CDTF">2021-08-23T15:11:00Z</dcterms:created>
  <dcterms:modified xsi:type="dcterms:W3CDTF">2021-10-0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Y45yvQf"/&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